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12E1B" w:rsidRDefault="00412E1B">
      <w:pPr>
        <w:rPr>
          <w:rFonts w:ascii="Times New Roman" w:hAnsi="Times New Roman" w:cs="Times New Roman"/>
          <w:b/>
          <w:sz w:val="20"/>
        </w:rPr>
      </w:pPr>
    </w:p>
    <w:p w:rsidR="00412E1B" w:rsidRPr="00412E1B" w:rsidRDefault="00412E1B" w:rsidP="00412E1B">
      <w:pPr>
        <w:spacing w:before="59" w:line="360" w:lineRule="auto"/>
        <w:ind w:right="238"/>
        <w:rPr>
          <w:rFonts w:ascii="Times New Roman" w:hAnsi="Times New Roman" w:cs="Times New Roman"/>
          <w:b/>
          <w:sz w:val="20"/>
          <w:szCs w:val="20"/>
        </w:rPr>
      </w:pPr>
      <w:r w:rsidRPr="00412E1B">
        <w:rPr>
          <w:rFonts w:ascii="Times New Roman" w:hAnsi="Times New Roman" w:cs="Times New Roman"/>
          <w:b/>
          <w:sz w:val="20"/>
          <w:szCs w:val="20"/>
        </w:rPr>
        <w:t>Supplementary file-1A</w:t>
      </w:r>
    </w:p>
    <w:p w:rsidR="00412E1B" w:rsidRPr="00412E1B" w:rsidRDefault="00412E1B" w:rsidP="00412E1B">
      <w:pPr>
        <w:spacing w:before="59" w:line="360" w:lineRule="auto"/>
        <w:ind w:right="238"/>
        <w:rPr>
          <w:rFonts w:ascii="Times New Roman" w:hAnsi="Times New Roman" w:cs="Times New Roman"/>
          <w:b/>
          <w:sz w:val="20"/>
          <w:szCs w:val="20"/>
        </w:rPr>
      </w:pPr>
      <w:r w:rsidRPr="00412E1B">
        <w:rPr>
          <w:rFonts w:ascii="Times New Roman" w:hAnsi="Times New Roman" w:cs="Times New Roman"/>
          <w:b/>
          <w:sz w:val="20"/>
          <w:szCs w:val="20"/>
        </w:rPr>
        <w:t xml:space="preserve"> Mechanism of resistance in </w:t>
      </w:r>
      <w:r w:rsidRPr="00412E1B">
        <w:rPr>
          <w:rFonts w:ascii="Times New Roman" w:hAnsi="Times New Roman" w:cs="Times New Roman"/>
          <w:b/>
          <w:i/>
          <w:sz w:val="20"/>
          <w:szCs w:val="20"/>
        </w:rPr>
        <w:t xml:space="preserve">Aspergilli </w:t>
      </w:r>
      <w:r w:rsidRPr="00412E1B">
        <w:rPr>
          <w:rFonts w:ascii="Times New Roman" w:hAnsi="Times New Roman" w:cs="Times New Roman"/>
          <w:b/>
          <w:sz w:val="20"/>
          <w:szCs w:val="20"/>
        </w:rPr>
        <w:t xml:space="preserve">against standard antifungal drugs </w:t>
      </w:r>
    </w:p>
    <w:tbl>
      <w:tblPr>
        <w:tblpPr w:leftFromText="180" w:rightFromText="180" w:vertAnchor="text" w:horzAnchor="margin" w:tblpXSpec="center" w:tblpY="487"/>
        <w:tblW w:w="1258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682"/>
        <w:gridCol w:w="1688"/>
        <w:gridCol w:w="1866"/>
        <w:gridCol w:w="1795"/>
        <w:gridCol w:w="2091"/>
        <w:gridCol w:w="3460"/>
        <w:tblGridChange w:id="0">
          <w:tblGrid>
            <w:gridCol w:w="1682"/>
            <w:gridCol w:w="1688"/>
            <w:gridCol w:w="1866"/>
            <w:gridCol w:w="1795"/>
            <w:gridCol w:w="2091"/>
            <w:gridCol w:w="3460"/>
          </w:tblGrid>
        </w:tblGridChange>
      </w:tblGrid>
      <w:tr w:rsidR="00412E1B" w:rsidRPr="00412E1B" w:rsidTr="00412E1B">
        <w:trPr>
          <w:trHeight w:val="676"/>
        </w:trPr>
        <w:tc>
          <w:tcPr>
            <w:tcW w:w="171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b/>
                <w:sz w:val="20"/>
                <w:szCs w:val="20"/>
              </w:rPr>
              <w:t>S.no.</w:t>
            </w:r>
          </w:p>
        </w:tc>
        <w:tc>
          <w:tcPr>
            <w:tcW w:w="1530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b/>
                <w:sz w:val="20"/>
                <w:szCs w:val="20"/>
              </w:rPr>
              <w:t>Class of drugs</w:t>
            </w:r>
          </w:p>
        </w:tc>
        <w:tc>
          <w:tcPr>
            <w:tcW w:w="188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b/>
                <w:sz w:val="20"/>
                <w:szCs w:val="20"/>
              </w:rPr>
              <w:t>Resistant Aspergillus species</w:t>
            </w:r>
          </w:p>
        </w:tc>
        <w:tc>
          <w:tcPr>
            <w:tcW w:w="180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b/>
                <w:sz w:val="20"/>
                <w:szCs w:val="20"/>
              </w:rPr>
              <w:t>Targets of drug</w:t>
            </w:r>
          </w:p>
        </w:tc>
        <w:tc>
          <w:tcPr>
            <w:tcW w:w="2108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b/>
                <w:sz w:val="20"/>
                <w:szCs w:val="20"/>
              </w:rPr>
              <w:t>Mechanism of resistance</w:t>
            </w:r>
          </w:p>
        </w:tc>
        <w:tc>
          <w:tcPr>
            <w:tcW w:w="354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412E1B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GB"/>
              </w:rPr>
              <w:t>References</w:t>
            </w:r>
          </w:p>
        </w:tc>
      </w:tr>
      <w:tr w:rsidR="00412E1B" w:rsidRPr="00412E1B" w:rsidTr="00412E1B">
        <w:trPr>
          <w:trHeight w:val="1012"/>
        </w:trPr>
        <w:tc>
          <w:tcPr>
            <w:tcW w:w="171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1.</w:t>
            </w:r>
          </w:p>
        </w:tc>
        <w:tc>
          <w:tcPr>
            <w:tcW w:w="1530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Polyenes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AmB</w:t>
            </w:r>
          </w:p>
        </w:tc>
        <w:tc>
          <w:tcPr>
            <w:tcW w:w="188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i/>
                <w:sz w:val="20"/>
                <w:szCs w:val="20"/>
              </w:rPr>
              <w:t>Aspergillus terreus,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fumigatus, Aspergillus flavus 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80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Ergosterol and oxidative stress</w:t>
            </w:r>
          </w:p>
        </w:tc>
        <w:tc>
          <w:tcPr>
            <w:tcW w:w="2108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 xml:space="preserve">Less or no membrane ergosterol content due to the mutation in </w:t>
            </w:r>
            <w:r w:rsidRPr="00412E1B">
              <w:rPr>
                <w:rFonts w:ascii="Times New Roman" w:hAnsi="Times New Roman" w:cs="Times New Roman"/>
                <w:i/>
                <w:sz w:val="20"/>
                <w:szCs w:val="20"/>
              </w:rPr>
              <w:t>ERG3 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 xml:space="preserve">or </w:t>
            </w:r>
            <w:r w:rsidRPr="00412E1B">
              <w:rPr>
                <w:rFonts w:ascii="Times New Roman" w:hAnsi="Times New Roman" w:cs="Times New Roman"/>
                <w:i/>
                <w:sz w:val="20"/>
                <w:szCs w:val="20"/>
              </w:rPr>
              <w:t>ERG6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 xml:space="preserve">Increased activity of catalase and heat shock proteins </w:t>
            </w:r>
          </w:p>
        </w:tc>
        <w:tc>
          <w:tcPr>
            <w:tcW w:w="354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hyperlink w:anchor="_ENREF_88" w:tooltip="Anderson, 2014 #87" w:history="1"/>
            <w:r w:rsidRPr="00412E1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5nbGFyZDwvQXV0aG9yPjxZZWFyPjIwMDI8L1llYXI+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NzMtODU8L3BhZ2VzPjx2b2x1bWU+Mjwvdm9sdW1lPjxudW1iZXI+MjwvbnVtYmVy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</w:fldData>
              </w:fldCha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5nbGFyZDwvQXV0aG9yPjxZZWFyPjIwMDI8L1llYXI+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</w:fldData>
              </w:fldCha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3" w:tooltip="Sanglard, 2002 #37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nglard D. and Odds 2002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4" w:tooltip="Anderson, 2014 #99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nderson et al.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27" w:tooltip="Cuenca-Estrella, 2014 #101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uenca-Estrella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94" w:tooltip="Srinivasan, 2014 #100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rinivasan et al.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12E1B" w:rsidRPr="00412E1B" w:rsidTr="00412E1B">
        <w:trPr>
          <w:trHeight w:val="1203"/>
        </w:trPr>
        <w:tc>
          <w:tcPr>
            <w:tcW w:w="171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2.</w:t>
            </w:r>
          </w:p>
        </w:tc>
        <w:tc>
          <w:tcPr>
            <w:tcW w:w="1530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Azoles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Fluconazole Itraconazole Voriconazole Posaconazole )</w:t>
            </w:r>
          </w:p>
        </w:tc>
        <w:tc>
          <w:tcPr>
            <w:tcW w:w="188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Aspergillus fumigatus, Aspergillus flavus </w:t>
            </w:r>
          </w:p>
        </w:tc>
        <w:tc>
          <w:tcPr>
            <w:tcW w:w="180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Cyp51 proteins, block demethylation of C-14 of lanosterol</w:t>
            </w:r>
          </w:p>
        </w:tc>
        <w:tc>
          <w:tcPr>
            <w:tcW w:w="2108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Mutation or overexpression of Cyp51gene</w:t>
            </w:r>
          </w:p>
        </w:tc>
        <w:tc>
          <w:tcPr>
            <w:tcW w:w="354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5nbGFyZDwvQXV0aG9yPjxZZWFyPjIwMDI8L1llYXI+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</w:fldData>
              </w:fldCha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5nbGFyZDwvQXV0aG9yPjxZZWFyPjIwMDI8L1llYXI+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</w:fldData>
              </w:fldCha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83" w:tooltip="Sanglard, 2002 #37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anglard D. and Odds 2002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27" w:tooltip="Cuenca-Estrella, 2014 #101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uenca-Estrella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94" w:tooltip="Srinivasan, 2014 #100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rinivasan et al.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79" w:tooltip="Rivero-Menendez, 2016 #53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ivero-Menendez et al. 2016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412E1B" w:rsidRPr="00412E1B" w:rsidTr="00412E1B">
        <w:trPr>
          <w:trHeight w:val="865"/>
        </w:trPr>
        <w:tc>
          <w:tcPr>
            <w:tcW w:w="171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3.</w:t>
            </w:r>
          </w:p>
        </w:tc>
        <w:tc>
          <w:tcPr>
            <w:tcW w:w="1530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Echinocandin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(Caspofungin Micafungin Anidulafungin)</w:t>
            </w:r>
          </w:p>
        </w:tc>
        <w:tc>
          <w:tcPr>
            <w:tcW w:w="1884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i/>
                <w:sz w:val="20"/>
                <w:szCs w:val="20"/>
              </w:rPr>
              <w:t>C. glabrata, A. fumigatus</w:t>
            </w:r>
          </w:p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i/>
                <w:sz w:val="20"/>
                <w:szCs w:val="20"/>
              </w:rPr>
            </w:pPr>
          </w:p>
        </w:tc>
        <w:tc>
          <w:tcPr>
            <w:tcW w:w="180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β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noBreakHyphen/>
              <w:t>1,3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noBreakHyphen/>
              <w:t xml:space="preserve">glucan synthase protein </w:t>
            </w:r>
          </w:p>
        </w:tc>
        <w:tc>
          <w:tcPr>
            <w:tcW w:w="2108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t>Mutations in fks1 and raised chitin levels</w:t>
            </w:r>
          </w:p>
        </w:tc>
        <w:tc>
          <w:tcPr>
            <w:tcW w:w="3543" w:type="dxa"/>
            <w:shd w:val="clear" w:color="auto" w:fill="auto"/>
          </w:tcPr>
          <w:p w:rsidR="00412E1B" w:rsidRPr="00412E1B" w:rsidRDefault="00412E1B" w:rsidP="00412E1B">
            <w:pPr>
              <w:spacing w:line="360" w:lineRule="auto"/>
              <w:ind w:right="238"/>
              <w:rPr>
                <w:rFonts w:ascii="Times New Roman" w:hAnsi="Times New Roman" w:cs="Times New Roman"/>
                <w:sz w:val="20"/>
                <w:szCs w:val="20"/>
              </w:rPr>
            </w:pP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mVuZHJ1cDwvQXV0aG9yPjxZZWFyPjIwMTQ8L1llYXI+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</w:fldData>
              </w:fldCha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BcmVuZHJ1cDwvQXV0aG9yPjxZZWFyPjIwMTQ8L1llYXI+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</w:fldData>
              </w:fldCha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>(</w:t>
            </w:r>
            <w:hyperlink w:anchor="_ENREF_77" w:tooltip="Perlin, 2007 #103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Perlin 2007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80" w:tooltip="Rocha, 2007 #152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Rocha et al. 2007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73" w:tooltip="Nussbaum, 2010 #102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Nussbaum et al. 2010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5" w:tooltip="Arendrup, 2014 #131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Arendrup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27" w:tooltip="Cuenca-Estrella, 2014 #101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Cuenca-Estrella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; </w:t>
            </w:r>
            <w:hyperlink w:anchor="_ENREF_94" w:tooltip="Srinivasan, 2014 #100" w:history="1">
              <w:r w:rsidRPr="00412E1B">
                <w:rPr>
                  <w:rFonts w:ascii="Times New Roman" w:hAnsi="Times New Roman" w:cs="Times New Roman"/>
                  <w:noProof/>
                  <w:sz w:val="20"/>
                  <w:szCs w:val="20"/>
                </w:rPr>
                <w:t>Srinivasan et al. 2014</w:t>
              </w:r>
            </w:hyperlink>
            <w:r w:rsidRPr="00412E1B"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 w:rsidRPr="00412E1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:rsidR="00412E1B" w:rsidRPr="00412E1B" w:rsidRDefault="00412E1B" w:rsidP="00412E1B">
      <w:pPr>
        <w:spacing w:line="360" w:lineRule="auto"/>
        <w:ind w:right="238"/>
        <w:jc w:val="both"/>
        <w:rPr>
          <w:rFonts w:ascii="Times New Roman" w:hAnsi="Times New Roman" w:cs="Times New Roman"/>
          <w:b/>
          <w:sz w:val="20"/>
          <w:szCs w:val="20"/>
        </w:rPr>
      </w:pPr>
    </w:p>
    <w:p w:rsidR="00412E1B" w:rsidRPr="00412E1B" w:rsidRDefault="00412E1B" w:rsidP="00412E1B">
      <w:pPr>
        <w:rPr>
          <w:rFonts w:ascii="Times New Roman" w:hAnsi="Times New Roman" w:cs="Times New Roman"/>
          <w:b/>
          <w:sz w:val="20"/>
          <w:szCs w:val="20"/>
        </w:rPr>
      </w:pPr>
      <w:r w:rsidRPr="00412E1B">
        <w:rPr>
          <w:rFonts w:ascii="Times New Roman" w:hAnsi="Times New Roman" w:cs="Times New Roman"/>
          <w:b/>
          <w:sz w:val="20"/>
          <w:szCs w:val="20"/>
        </w:rPr>
        <w:br w:type="page"/>
      </w:r>
    </w:p>
    <w:p w:rsidR="00C77072" w:rsidRPr="00DB11F0" w:rsidRDefault="00882758" w:rsidP="005A56E3">
      <w:pPr>
        <w:spacing w:before="59" w:after="0" w:line="240" w:lineRule="auto"/>
        <w:ind w:right="188"/>
        <w:rPr>
          <w:rFonts w:ascii="Times New Roman" w:hAnsi="Times New Roman" w:cs="Times New Roman"/>
          <w:b/>
          <w:sz w:val="20"/>
        </w:rPr>
      </w:pPr>
      <w:r w:rsidRPr="00DB11F0">
        <w:rPr>
          <w:rFonts w:ascii="Times New Roman" w:hAnsi="Times New Roman" w:cs="Times New Roman"/>
          <w:b/>
          <w:sz w:val="20"/>
        </w:rPr>
        <w:lastRenderedPageBreak/>
        <w:t xml:space="preserve">Supplementary </w:t>
      </w:r>
      <w:r w:rsidR="00412E1B">
        <w:rPr>
          <w:rFonts w:ascii="Times New Roman" w:hAnsi="Times New Roman" w:cs="Times New Roman"/>
          <w:b/>
          <w:sz w:val="20"/>
        </w:rPr>
        <w:t xml:space="preserve">file </w:t>
      </w:r>
      <w:r w:rsidR="008D4594" w:rsidRPr="00DB11F0">
        <w:rPr>
          <w:rFonts w:ascii="Times New Roman" w:hAnsi="Times New Roman" w:cs="Times New Roman"/>
          <w:b/>
          <w:sz w:val="20"/>
        </w:rPr>
        <w:t>1</w:t>
      </w:r>
      <w:r w:rsidR="00412E1B">
        <w:rPr>
          <w:rFonts w:ascii="Times New Roman" w:hAnsi="Times New Roman" w:cs="Times New Roman"/>
          <w:b/>
          <w:sz w:val="20"/>
        </w:rPr>
        <w:t>B</w:t>
      </w:r>
      <w:r w:rsidR="008D4594" w:rsidRPr="00DB11F0">
        <w:rPr>
          <w:rFonts w:ascii="Times New Roman" w:hAnsi="Times New Roman" w:cs="Times New Roman"/>
          <w:b/>
          <w:sz w:val="20"/>
        </w:rPr>
        <w:t>:</w:t>
      </w:r>
      <w:r w:rsidR="00412E1B">
        <w:rPr>
          <w:rFonts w:ascii="Times New Roman" w:hAnsi="Times New Roman" w:cs="Times New Roman"/>
          <w:b/>
          <w:sz w:val="20"/>
        </w:rPr>
        <w:t xml:space="preserve"> </w:t>
      </w:r>
      <w:r w:rsidR="005A56E3" w:rsidRPr="00DB11F0">
        <w:rPr>
          <w:rFonts w:ascii="Times New Roman" w:hAnsi="Times New Roman" w:cs="Times New Roman"/>
          <w:b/>
          <w:sz w:val="20"/>
        </w:rPr>
        <w:t xml:space="preserve">Protein/enzymes expressed in </w:t>
      </w:r>
      <w:r w:rsidR="005A56E3" w:rsidRPr="00DB11F0">
        <w:rPr>
          <w:rFonts w:ascii="Times New Roman" w:hAnsi="Times New Roman" w:cs="Times New Roman"/>
          <w:b/>
          <w:i/>
          <w:sz w:val="20"/>
        </w:rPr>
        <w:t>Aspergillus</w:t>
      </w:r>
      <w:r w:rsidR="005A56E3" w:rsidRPr="00DB11F0">
        <w:rPr>
          <w:rFonts w:ascii="Times New Roman" w:hAnsi="Times New Roman" w:cs="Times New Roman"/>
          <w:b/>
          <w:sz w:val="20"/>
        </w:rPr>
        <w:t xml:space="preserve"> spp. in re</w:t>
      </w:r>
      <w:r w:rsidR="00981CF3" w:rsidRPr="00DB11F0">
        <w:rPr>
          <w:rFonts w:ascii="Times New Roman" w:hAnsi="Times New Roman" w:cs="Times New Roman"/>
          <w:b/>
          <w:sz w:val="20"/>
        </w:rPr>
        <w:t>s</w:t>
      </w:r>
      <w:r w:rsidR="005A56E3" w:rsidRPr="00DB11F0">
        <w:rPr>
          <w:rFonts w:ascii="Times New Roman" w:hAnsi="Times New Roman" w:cs="Times New Roman"/>
          <w:b/>
          <w:sz w:val="20"/>
        </w:rPr>
        <w:t>po</w:t>
      </w:r>
      <w:r w:rsidR="00981CF3" w:rsidRPr="00DB11F0">
        <w:rPr>
          <w:rFonts w:ascii="Times New Roman" w:hAnsi="Times New Roman" w:cs="Times New Roman"/>
          <w:b/>
          <w:sz w:val="20"/>
        </w:rPr>
        <w:t>n</w:t>
      </w:r>
      <w:r w:rsidR="005A56E3" w:rsidRPr="00DB11F0">
        <w:rPr>
          <w:rFonts w:ascii="Times New Roman" w:hAnsi="Times New Roman" w:cs="Times New Roman"/>
          <w:b/>
          <w:sz w:val="20"/>
        </w:rPr>
        <w:t xml:space="preserve">se to antifungal </w:t>
      </w:r>
      <w:r w:rsidR="00C96EEC" w:rsidRPr="00DB11F0">
        <w:rPr>
          <w:rFonts w:ascii="Times New Roman" w:eastAsia="Times New Roman" w:hAnsi="Times New Roman" w:cs="Times New Roman"/>
          <w:b/>
          <w:sz w:val="20"/>
        </w:rPr>
        <w:t>(drugs/phytochemicals) stress</w:t>
      </w:r>
      <w:r w:rsidR="005A56E3" w:rsidRPr="00DB11F0">
        <w:rPr>
          <w:rFonts w:ascii="Times New Roman" w:eastAsia="Times New Roman" w:hAnsi="Times New Roman" w:cs="Times New Roman"/>
          <w:b/>
          <w:sz w:val="20"/>
        </w:rPr>
        <w:t xml:space="preserve"> observed</w:t>
      </w:r>
      <w:r w:rsidR="00DF08B1" w:rsidRPr="00DB11F0">
        <w:rPr>
          <w:rFonts w:ascii="Times New Roman" w:eastAsia="Times New Roman" w:hAnsi="Times New Roman" w:cs="Times New Roman"/>
          <w:b/>
          <w:sz w:val="20"/>
        </w:rPr>
        <w:t xml:space="preserve"> in</w:t>
      </w:r>
      <w:r w:rsidR="006D6C8C" w:rsidRPr="00DB11F0">
        <w:rPr>
          <w:rFonts w:ascii="Times New Roman" w:eastAsia="Times New Roman" w:hAnsi="Times New Roman" w:cs="Times New Roman"/>
          <w:b/>
          <w:sz w:val="20"/>
        </w:rPr>
        <w:t>one or</w:t>
      </w:r>
      <w:r w:rsidR="00E90950" w:rsidRPr="00DB11F0">
        <w:rPr>
          <w:rFonts w:ascii="Times New Roman" w:eastAsia="Times New Roman" w:hAnsi="Times New Roman" w:cs="Times New Roman"/>
          <w:b/>
          <w:sz w:val="20"/>
        </w:rPr>
        <w:t xml:space="preserve">more than one </w:t>
      </w:r>
      <w:r w:rsidR="005A56E3" w:rsidRPr="00DB11F0">
        <w:rPr>
          <w:rFonts w:ascii="Times New Roman" w:eastAsia="Times New Roman" w:hAnsi="Times New Roman" w:cs="Times New Roman"/>
          <w:b/>
          <w:sz w:val="20"/>
        </w:rPr>
        <w:t>case</w:t>
      </w:r>
      <w:r w:rsidR="00C96EEC" w:rsidRPr="00DB11F0">
        <w:rPr>
          <w:rFonts w:ascii="Times New Roman" w:eastAsia="Times New Roman" w:hAnsi="Times New Roman" w:cs="Times New Roman"/>
          <w:b/>
          <w:sz w:val="20"/>
        </w:rPr>
        <w:t>.</w:t>
      </w:r>
    </w:p>
    <w:tbl>
      <w:tblPr>
        <w:tblStyle w:val="TableGrid"/>
        <w:tblpPr w:leftFromText="180" w:rightFromText="180" w:vertAnchor="page" w:horzAnchor="margin" w:tblpXSpec="center" w:tblpY="3251"/>
        <w:tblW w:w="13230" w:type="dxa"/>
        <w:tblLayout w:type="fixed"/>
        <w:tblLook w:val="04A0"/>
      </w:tblPr>
      <w:tblGrid>
        <w:gridCol w:w="805"/>
        <w:gridCol w:w="1535"/>
        <w:gridCol w:w="1170"/>
        <w:gridCol w:w="1560"/>
        <w:gridCol w:w="1417"/>
        <w:gridCol w:w="1559"/>
        <w:gridCol w:w="1404"/>
        <w:gridCol w:w="1255"/>
        <w:gridCol w:w="1265"/>
        <w:gridCol w:w="1260"/>
      </w:tblGrid>
      <w:tr w:rsidR="00250734" w:rsidRPr="00DB11F0" w:rsidTr="00DB11F0">
        <w:trPr>
          <w:trHeight w:val="558"/>
        </w:trPr>
        <w:tc>
          <w:tcPr>
            <w:tcW w:w="805" w:type="dxa"/>
            <w:vMerge w:val="restart"/>
          </w:tcPr>
          <w:p w:rsidR="00250734" w:rsidRPr="00DB11F0" w:rsidRDefault="00250734" w:rsidP="00EF67BA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SNo.</w:t>
            </w:r>
          </w:p>
        </w:tc>
        <w:tc>
          <w:tcPr>
            <w:tcW w:w="1535" w:type="dxa"/>
            <w:vMerge w:val="restart"/>
          </w:tcPr>
          <w:p w:rsidR="00250734" w:rsidRPr="00DB11F0" w:rsidRDefault="00250734" w:rsidP="00EF67BA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Protein</w:t>
            </w:r>
          </w:p>
        </w:tc>
        <w:tc>
          <w:tcPr>
            <w:tcW w:w="1170" w:type="dxa"/>
            <w:vMerge w:val="restart"/>
          </w:tcPr>
          <w:p w:rsidR="00250734" w:rsidRPr="00DB11F0" w:rsidRDefault="00250734" w:rsidP="00EF67BA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Source</w:t>
            </w:r>
          </w:p>
        </w:tc>
        <w:tc>
          <w:tcPr>
            <w:tcW w:w="5940" w:type="dxa"/>
            <w:gridSpan w:val="4"/>
          </w:tcPr>
          <w:p w:rsidR="00250734" w:rsidRPr="00DB11F0" w:rsidRDefault="00250734" w:rsidP="00EF67BA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Drugs</w:t>
            </w:r>
          </w:p>
        </w:tc>
        <w:tc>
          <w:tcPr>
            <w:tcW w:w="3780" w:type="dxa"/>
            <w:gridSpan w:val="3"/>
          </w:tcPr>
          <w:p w:rsidR="00250734" w:rsidRPr="00DB11F0" w:rsidRDefault="00250734" w:rsidP="00EF67BA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Phytochemicals</w:t>
            </w:r>
          </w:p>
        </w:tc>
      </w:tr>
      <w:tr w:rsidR="00250734" w:rsidRPr="00DB11F0" w:rsidTr="00CE0D33">
        <w:trPr>
          <w:trHeight w:val="554"/>
        </w:trPr>
        <w:tc>
          <w:tcPr>
            <w:tcW w:w="805" w:type="dxa"/>
            <w:vMerge/>
          </w:tcPr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535" w:type="dxa"/>
            <w:vMerge/>
          </w:tcPr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170" w:type="dxa"/>
            <w:vMerge/>
          </w:tcPr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560" w:type="dxa"/>
          </w:tcPr>
          <w:p w:rsidR="00250734" w:rsidRPr="00DB11F0" w:rsidRDefault="00250734" w:rsidP="002D4EB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Polyene</w:t>
            </w:r>
          </w:p>
        </w:tc>
        <w:tc>
          <w:tcPr>
            <w:tcW w:w="1417" w:type="dxa"/>
          </w:tcPr>
          <w:p w:rsidR="00250734" w:rsidRPr="00DB11F0" w:rsidRDefault="00250734" w:rsidP="002D4EB1">
            <w:pPr>
              <w:jc w:val="center"/>
              <w:rPr>
                <w:rFonts w:ascii="Times New Roman" w:eastAsia="Helvetica" w:hAnsi="Times New Roman" w:cs="Times New Roman"/>
                <w:b/>
                <w:bCs/>
                <w:sz w:val="20"/>
              </w:rPr>
            </w:pPr>
            <w:r w:rsidRPr="00DB11F0">
              <w:rPr>
                <w:rFonts w:ascii="Times New Roman" w:eastAsia="Helvetica" w:hAnsi="Times New Roman" w:cs="Times New Roman"/>
                <w:b/>
                <w:bCs/>
                <w:sz w:val="20"/>
              </w:rPr>
              <w:t>Echinocandin</w:t>
            </w:r>
          </w:p>
        </w:tc>
        <w:tc>
          <w:tcPr>
            <w:tcW w:w="2963" w:type="dxa"/>
            <w:gridSpan w:val="2"/>
          </w:tcPr>
          <w:p w:rsidR="00250734" w:rsidRPr="00DB11F0" w:rsidRDefault="00250734" w:rsidP="002D4EB1">
            <w:pPr>
              <w:jc w:val="center"/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Azole</w:t>
            </w:r>
          </w:p>
        </w:tc>
        <w:tc>
          <w:tcPr>
            <w:tcW w:w="1255" w:type="dxa"/>
            <w:vMerge w:val="restart"/>
          </w:tcPr>
          <w:p w:rsidR="00250734" w:rsidRPr="00DB11F0" w:rsidRDefault="00250734" w:rsidP="006E4A41">
            <w:pPr>
              <w:rPr>
                <w:rFonts w:ascii="Times New Roman" w:eastAsia="Arial" w:hAnsi="Times New Roman" w:cs="Times New Roman"/>
                <w:b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b/>
                <w:sz w:val="20"/>
              </w:rPr>
              <w:t>Artemisinin</w:t>
            </w:r>
          </w:p>
          <w:p w:rsidR="00250734" w:rsidRPr="00DB11F0" w:rsidRDefault="00620ABC" w:rsidP="006E4A41">
            <w:pPr>
              <w:rPr>
                <w:rFonts w:ascii="Times New Roman" w:eastAsia="Arial" w:hAnsi="Times New Roman" w:cs="Times New Roman"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sz w:val="20"/>
              </w:rPr>
              <w:fldChar w:fldCharType="begin"/>
            </w:r>
            <w:r w:rsidR="00250734" w:rsidRPr="00DB11F0">
              <w:rPr>
                <w:rFonts w:ascii="Times New Roman" w:eastAsia="Arial" w:hAnsi="Times New Roman" w:cs="Times New Roman"/>
                <w:sz w:val="20"/>
              </w:rPr>
              <w:instrText xml:space="preserve"> ADDIN EN.CITE &lt;EndNote&gt;&lt;Cite&gt;&lt;Author&gt;Gautam&lt;/Author&gt;&lt;Year&gt;2011&lt;/Year&gt;&lt;RecNum&gt;2&lt;/RecNum&gt;&lt;DisplayText&gt;(Gautam, Upadhyay et al. 2011)&lt;/DisplayText&gt;&lt;record&gt;&lt;rec-number&gt;2&lt;/rec-number&gt;&lt;foreign-keys&gt;&lt;key app="EN" db-id="xdfapsa2g2200me5azfvwrvix5tdp25z5ptz" timestamp="1516954055"&gt;2&lt;/key&gt;&lt;/foreign-keys&gt;&lt;ref-type name="Journal Article"&gt;17&lt;/ref-type&gt;&lt;contributors&gt;&lt;authors&gt;&lt;author&gt;Gautam, Poonam&lt;/author&gt;&lt;author&gt;Upadhyay, Santosh Kumar&lt;/author&gt;&lt;author&gt;Hassan, Wazid&lt;/author&gt;&lt;author&gt;Madan, Taruna&lt;/author&gt;&lt;author&gt;Sirdeshmukh, Ravi&lt;/author&gt;&lt;author&gt;Sundaram, Curam Sreenivasacharlu&lt;/author&gt;&lt;author&gt;Gade, Wasudev Namdeo&lt;/author&gt;&lt;author&gt;Basir, Seemi Farhat&lt;/author&gt;&lt;author&gt;Singh, Yogendra&lt;/author&gt;&lt;author&gt;Sarma, Puranam Usha&lt;/author&gt;&lt;/authors&gt;&lt;/contributors&gt;&lt;titles&gt;&lt;title&gt;Transcriptomic and Proteomic Profile of Aspergillus fumigatus on Exposure to Artemisinin&lt;/title&gt;&lt;secondary-title&gt;Mycopathologia&lt;/secondary-title&gt;&lt;/titles&gt;&lt;periodical&gt;&lt;full-title&gt;Mycopathologia&lt;/full-title&gt;&lt;/periodical&gt;&lt;pages&gt;331&lt;/pages&gt;&lt;volume&gt;172&lt;/volume&gt;&lt;number&gt;5&lt;/number&gt;&lt;dates&gt;&lt;year&gt;2011&lt;/year&gt;&lt;pub-dates&gt;&lt;date&gt;July 14&lt;/date&gt;&lt;/pub-dates&gt;&lt;/dates&gt;&lt;isbn&gt;1573-0832&lt;/isbn&gt;&lt;label&gt;Gautam2011&lt;/label&gt;&lt;work-type&gt;journal article&lt;/work-type&gt;&lt;urls&gt;&lt;related-urls&gt;&lt;url&gt;https://doi.org/10.1007/s11046-011-9445-3&lt;/url&gt;&lt;/related-urls&gt;&lt;/urls&gt;&lt;electronic-resource-num&gt;10.1007/s11046-011-9445-3&lt;/electronic-resource-num&gt;&lt;/record&gt;&lt;/Cite&gt;&lt;/EndNote&gt;</w:instrText>
            </w:r>
            <w:r w:rsidRPr="00DB11F0">
              <w:rPr>
                <w:rFonts w:ascii="Times New Roman" w:eastAsia="Arial" w:hAnsi="Times New Roman" w:cs="Times New Roman"/>
                <w:sz w:val="20"/>
              </w:rPr>
              <w:fldChar w:fldCharType="separate"/>
            </w:r>
            <w:r w:rsidR="00250734" w:rsidRPr="00DB11F0">
              <w:rPr>
                <w:rFonts w:ascii="Times New Roman" w:eastAsia="Arial" w:hAnsi="Times New Roman" w:cs="Times New Roman"/>
                <w:noProof/>
                <w:sz w:val="20"/>
              </w:rPr>
              <w:t>(</w:t>
            </w:r>
            <w:hyperlink w:anchor="_ENREF_5" w:tooltip="Gautam, 2011 #2" w:history="1">
              <w:r w:rsidR="00250734" w:rsidRPr="00DB11F0">
                <w:rPr>
                  <w:rFonts w:ascii="Times New Roman" w:eastAsia="Arial" w:hAnsi="Times New Roman" w:cs="Times New Roman"/>
                  <w:noProof/>
                  <w:sz w:val="20"/>
                </w:rPr>
                <w:t>Gautam, Upadhyay et al. 2011</w:t>
              </w:r>
            </w:hyperlink>
            <w:r w:rsidR="00250734" w:rsidRPr="00DB11F0">
              <w:rPr>
                <w:rFonts w:ascii="Times New Roman" w:eastAsia="Arial" w:hAnsi="Times New Roman" w:cs="Times New Roman"/>
                <w:noProof/>
                <w:sz w:val="20"/>
              </w:rPr>
              <w:t>)</w:t>
            </w:r>
            <w:r w:rsidRPr="00DB11F0">
              <w:rPr>
                <w:rFonts w:ascii="Times New Roman" w:eastAsia="Arial" w:hAnsi="Times New Roman" w:cs="Times New Roman"/>
                <w:sz w:val="20"/>
              </w:rPr>
              <w:fldChar w:fldCharType="end"/>
            </w:r>
          </w:p>
          <w:p w:rsidR="00250734" w:rsidRPr="00DB11F0" w:rsidRDefault="00250734" w:rsidP="00AB1A84">
            <w:pPr>
              <w:rPr>
                <w:rFonts w:ascii="Times New Roman" w:eastAsia="Arial" w:hAnsi="Times New Roman" w:cs="Times New Roman"/>
                <w:sz w:val="20"/>
              </w:rPr>
            </w:pPr>
          </w:p>
        </w:tc>
        <w:tc>
          <w:tcPr>
            <w:tcW w:w="1265" w:type="dxa"/>
            <w:vMerge w:val="restart"/>
          </w:tcPr>
          <w:p w:rsidR="00250734" w:rsidRPr="00DB11F0" w:rsidRDefault="00250734" w:rsidP="006E4A41">
            <w:pPr>
              <w:rPr>
                <w:rFonts w:ascii="Times New Roman" w:eastAsia="Arial" w:hAnsi="Times New Roman" w:cs="Times New Roman"/>
                <w:b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b/>
                <w:sz w:val="20"/>
              </w:rPr>
              <w:t xml:space="preserve">Quercetin </w:t>
            </w:r>
          </w:p>
          <w:p w:rsidR="00250734" w:rsidRPr="00DB11F0" w:rsidRDefault="00250734" w:rsidP="006E4A41">
            <w:pPr>
              <w:rPr>
                <w:rFonts w:ascii="Times New Roman" w:eastAsia="Arial" w:hAnsi="Times New Roman" w:cs="Times New Roman"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sz w:val="20"/>
              </w:rPr>
              <w:t>(</w:t>
            </w:r>
            <w:r w:rsidR="00994A8C" w:rsidRPr="00DB11F0">
              <w:rPr>
                <w:rFonts w:ascii="Times New Roman" w:eastAsia="Arial" w:hAnsi="Times New Roman" w:cs="Times New Roman"/>
                <w:sz w:val="20"/>
              </w:rPr>
              <w:t xml:space="preserve">Shraddha et.al </w:t>
            </w:r>
            <w:r w:rsidR="00E90950" w:rsidRPr="00DB11F0">
              <w:rPr>
                <w:rFonts w:ascii="Times New Roman" w:eastAsia="Arial" w:hAnsi="Times New Roman" w:cs="Times New Roman"/>
                <w:sz w:val="20"/>
              </w:rPr>
              <w:t>2018)</w:t>
            </w:r>
          </w:p>
        </w:tc>
        <w:tc>
          <w:tcPr>
            <w:tcW w:w="1260" w:type="dxa"/>
            <w:vMerge w:val="restart"/>
          </w:tcPr>
          <w:p w:rsidR="00250734" w:rsidRPr="00DB11F0" w:rsidRDefault="00250734" w:rsidP="00AB1A84">
            <w:pPr>
              <w:rPr>
                <w:rFonts w:ascii="Times New Roman" w:eastAsia="Arial" w:hAnsi="Times New Roman" w:cs="Times New Roman"/>
                <w:b/>
                <w:noProof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b/>
                <w:noProof/>
                <w:sz w:val="20"/>
              </w:rPr>
              <w:t>Coumarin</w:t>
            </w:r>
          </w:p>
          <w:p w:rsidR="00250734" w:rsidRPr="00DB11F0" w:rsidRDefault="00250734" w:rsidP="00AB1A84">
            <w:pPr>
              <w:rPr>
                <w:rFonts w:ascii="Times New Roman" w:hAnsi="Times New Roman" w:cs="Times New Roman"/>
                <w:spacing w:val="-1"/>
                <w:sz w:val="20"/>
              </w:rPr>
            </w:pPr>
            <w:r w:rsidRPr="00DB11F0">
              <w:rPr>
                <w:rFonts w:ascii="Times New Roman" w:hAnsi="Times New Roman" w:cs="Times New Roman"/>
                <w:spacing w:val="-1"/>
                <w:sz w:val="20"/>
              </w:rPr>
              <w:t>SCD-1</w:t>
            </w:r>
          </w:p>
          <w:p w:rsidR="00250734" w:rsidRPr="00DB11F0" w:rsidRDefault="00620ABC" w:rsidP="00AB1A84">
            <w:pPr>
              <w:rPr>
                <w:rFonts w:ascii="Times New Roman" w:hAnsi="Times New Roman" w:cs="Times New Roman"/>
                <w:spacing w:val="-1"/>
                <w:sz w:val="20"/>
              </w:rPr>
            </w:pPr>
            <w:r w:rsidRPr="00DB11F0">
              <w:rPr>
                <w:rFonts w:ascii="Times New Roman" w:hAnsi="Times New Roman" w:cs="Times New Roman"/>
                <w:spacing w:val="-1"/>
                <w:sz w:val="20"/>
              </w:rPr>
              <w:fldChar w:fldCharType="begin"/>
            </w:r>
            <w:r w:rsidR="00250734" w:rsidRPr="00DB11F0">
              <w:rPr>
                <w:rFonts w:ascii="Times New Roman" w:hAnsi="Times New Roman" w:cs="Times New Roman"/>
                <w:spacing w:val="-1"/>
                <w:sz w:val="20"/>
              </w:rPr>
              <w:instrText xml:space="preserve"> ADDIN EN.CITE &lt;EndNote&gt;&lt;Cite&gt;&lt;Author&gt;Singh&lt;/Author&gt;&lt;Year&gt;2012&lt;/Year&gt;&lt;RecNum&gt;9&lt;/RecNum&gt;&lt;DisplayText&gt;(Singh, Gupta et al. 2012)&lt;/DisplayText&gt;&lt;record&gt;&lt;rec-number&gt;9&lt;/rec-number&gt;&lt;foreign-keys&gt;&lt;key app="EN" db-id="xdfapsa2g2200me5azfvwrvix5tdp25z5ptz" timestamp="1516954056"&gt;9&lt;/key&gt;&lt;/foreign-keys&gt;&lt;ref-type name="Journal Article"&gt;17&lt;/ref-type&gt;&lt;contributors&gt;&lt;authors&gt;&lt;author&gt;Singh, Seema&lt;/author&gt;&lt;author&gt;Gupta, Shilpi&lt;/author&gt;&lt;author&gt;Singh, Bharat&lt;/author&gt;&lt;author&gt;Sharma, Sunil K.&lt;/author&gt;&lt;author&gt;Gupta, Vijay K.&lt;/author&gt;&lt;author&gt;Sharma, Gainda L.&lt;/author&gt;&lt;/authors&gt;&lt;/contributors&gt;&lt;titles&gt;&lt;title&gt;Proteomic Characterization of Aspergillus fumigatus Treated with an Antifungal Coumarin for Identification of Novel Target Molecules of Key Pathways&lt;/title&gt;&lt;secondary-title&gt;Journal of Proteome Research&lt;/secondary-title&gt;&lt;/titles&gt;&lt;periodical&gt;&lt;full-title&gt;Journal of Proteome Research&lt;/full-title&gt;&lt;/periodical&gt;&lt;pages&gt;3259-3268&lt;/pages&gt;&lt;volume&gt;11&lt;/volume&gt;&lt;number&gt;6&lt;/number&gt;&lt;dates&gt;&lt;year&gt;2012&lt;/year&gt;&lt;pub-dates&gt;&lt;date&gt;2012/06/01&lt;/date&gt;&lt;/pub-dates&gt;&lt;/dates&gt;&lt;publisher&gt;American Chemical Society&lt;/publisher&gt;&lt;isbn&gt;1535-3893&lt;/isbn&gt;&lt;urls&gt;&lt;related-urls&gt;&lt;url&gt;http://dx.doi.org/10.1021/pr300006j&lt;/url&gt;&lt;/related-urls&gt;&lt;/urls&gt;&lt;electronic-resource-num&gt;10.1021/pr300006j&lt;/electronic-resource-num&gt;&lt;/record&gt;&lt;/Cite&gt;&lt;/EndNote&gt;</w:instrText>
            </w:r>
            <w:r w:rsidRPr="00DB11F0">
              <w:rPr>
                <w:rFonts w:ascii="Times New Roman" w:hAnsi="Times New Roman" w:cs="Times New Roman"/>
                <w:spacing w:val="-1"/>
                <w:sz w:val="20"/>
              </w:rPr>
              <w:fldChar w:fldCharType="separate"/>
            </w:r>
            <w:r w:rsidR="00250734" w:rsidRPr="00DB11F0">
              <w:rPr>
                <w:rFonts w:ascii="Times New Roman" w:hAnsi="Times New Roman" w:cs="Times New Roman"/>
                <w:noProof/>
                <w:spacing w:val="-1"/>
                <w:sz w:val="20"/>
              </w:rPr>
              <w:t>(</w:t>
            </w:r>
            <w:hyperlink w:anchor="_ENREF_6" w:tooltip="Singh, 2012 #9" w:history="1">
              <w:r w:rsidR="00250734" w:rsidRPr="00DB11F0">
                <w:rPr>
                  <w:rFonts w:ascii="Times New Roman" w:hAnsi="Times New Roman" w:cs="Times New Roman"/>
                  <w:noProof/>
                  <w:spacing w:val="-1"/>
                  <w:sz w:val="20"/>
                </w:rPr>
                <w:t>Singh, Gupta et al. 2012</w:t>
              </w:r>
            </w:hyperlink>
            <w:r w:rsidR="00250734" w:rsidRPr="00DB11F0">
              <w:rPr>
                <w:rFonts w:ascii="Times New Roman" w:hAnsi="Times New Roman" w:cs="Times New Roman"/>
                <w:noProof/>
                <w:spacing w:val="-1"/>
                <w:sz w:val="20"/>
              </w:rPr>
              <w:t>)</w:t>
            </w:r>
            <w:r w:rsidRPr="00DB11F0">
              <w:rPr>
                <w:rFonts w:ascii="Times New Roman" w:hAnsi="Times New Roman" w:cs="Times New Roman"/>
                <w:spacing w:val="-1"/>
                <w:sz w:val="20"/>
              </w:rPr>
              <w:fldChar w:fldCharType="end"/>
            </w:r>
          </w:p>
          <w:p w:rsidR="00250734" w:rsidRPr="00DB11F0" w:rsidRDefault="00250734" w:rsidP="00AB1A84">
            <w:pPr>
              <w:rPr>
                <w:rFonts w:ascii="Times New Roman" w:eastAsia="Arial" w:hAnsi="Times New Roman" w:cs="Times New Roman"/>
                <w:sz w:val="20"/>
              </w:rPr>
            </w:pPr>
          </w:p>
        </w:tc>
      </w:tr>
      <w:tr w:rsidR="00250734" w:rsidRPr="00DB11F0" w:rsidTr="00CE0D33">
        <w:trPr>
          <w:trHeight w:val="363"/>
        </w:trPr>
        <w:tc>
          <w:tcPr>
            <w:tcW w:w="805" w:type="dxa"/>
            <w:vMerge/>
          </w:tcPr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535" w:type="dxa"/>
            <w:vMerge/>
          </w:tcPr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170" w:type="dxa"/>
            <w:vMerge/>
          </w:tcPr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560" w:type="dxa"/>
          </w:tcPr>
          <w:p w:rsidR="00D3706A" w:rsidRPr="00DB11F0" w:rsidRDefault="00250734" w:rsidP="00250734">
            <w:pPr>
              <w:rPr>
                <w:rFonts w:ascii="Times New Roman" w:hAnsi="Times New Roman" w:cs="Times New Roman"/>
                <w:b/>
                <w:sz w:val="20"/>
              </w:rPr>
            </w:pPr>
            <w:r w:rsidRPr="00DB11F0">
              <w:rPr>
                <w:rFonts w:ascii="Times New Roman" w:hAnsi="Times New Roman" w:cs="Times New Roman"/>
                <w:b/>
                <w:sz w:val="20"/>
              </w:rPr>
              <w:t>Amphotericin</w:t>
            </w:r>
            <w:r w:rsidR="00D678F5" w:rsidRPr="00DB11F0">
              <w:rPr>
                <w:rFonts w:ascii="Times New Roman" w:hAnsi="Times New Roman" w:cs="Times New Roman"/>
                <w:b/>
                <w:sz w:val="20"/>
              </w:rPr>
              <w:t>B</w:t>
            </w:r>
          </w:p>
          <w:p w:rsidR="00250734" w:rsidRPr="00DB11F0" w:rsidRDefault="00620ABC" w:rsidP="00250734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fldChar w:fldCharType="begin"/>
            </w:r>
            <w:r w:rsidR="00250734" w:rsidRPr="00DB11F0">
              <w:rPr>
                <w:rFonts w:ascii="Times New Roman" w:hAnsi="Times New Roman" w:cs="Times New Roman"/>
                <w:sz w:val="20"/>
              </w:rPr>
              <w:instrText xml:space="preserve"> ADDIN EN.CITE &lt;EndNote&gt;&lt;Cite&gt;&lt;Author&gt;Gautam&lt;/Author&gt;&lt;Year&gt;2008&lt;/Year&gt;&lt;RecNum&gt;1&lt;/RecNum&gt;&lt;DisplayText&gt;(Gautam, Shankar et al. 2008)&lt;/DisplayText&gt;&lt;record&gt;&lt;rec-number&gt;1&lt;/rec-number&gt;&lt;foreign-keys&gt;&lt;key app="EN" db-id="xdfapsa2g2200me5azfvwrvix5tdp25z5ptz" timestamp="1516954055"&gt;1&lt;/key&gt;&lt;/foreign-keys&gt;&lt;ref-type name="Journal Article"&gt;17&lt;/ref-type&gt;&lt;contributors&gt;&lt;authors&gt;&lt;author&gt;Gautam, Poonam&lt;/author&gt;&lt;author&gt;Shankar, Jata&lt;/author&gt;&lt;author&gt;Madan, Taruna&lt;/author&gt;&lt;author&gt;Sirdeshmukh, Ravi&lt;/author&gt;&lt;author&gt;Sundaram, Curam Sreenivasacharlu&lt;/author&gt;&lt;author&gt;Gade, Wasudev Namdeo&lt;/author&gt;&lt;author&gt;Basir, Seemi Farhat&lt;/author&gt;&lt;author&gt;Sarma, Puranam Usha&lt;/author&gt;&lt;/authors&gt;&lt;/contributors&gt;&lt;titles&gt;&lt;title&gt;Proteomic and transcriptomic analysis of Aspergillus fumigatus on exposure to amphotericin B&lt;/title&gt;&lt;secondary-title&gt;Antimicrobial agents and chemotherapy&lt;/secondary-title&gt;&lt;/titles&gt;&lt;periodical&gt;&lt;full-title&gt;Antimicrobial agents and chemotherapy&lt;/full-title&gt;&lt;/periodical&gt;&lt;pages&gt;4220-4227&lt;/pages&gt;&lt;volume&gt;52&lt;/volume&gt;&lt;number&gt;12&lt;/number&gt;&lt;dates&gt;&lt;year&gt;2008&lt;/year&gt;&lt;/dates&gt;&lt;isbn&gt;0066-4804&lt;/isbn&gt;&lt;urls&gt;&lt;/urls&gt;&lt;/record&gt;&lt;/Cite&gt;&lt;/EndNote&gt;</w:instrText>
            </w:r>
            <w:r w:rsidRPr="00DB11F0">
              <w:rPr>
                <w:rFonts w:ascii="Times New Roman" w:hAnsi="Times New Roman" w:cs="Times New Roman"/>
                <w:sz w:val="20"/>
              </w:rPr>
              <w:fldChar w:fldCharType="separate"/>
            </w:r>
            <w:r w:rsidR="00250734" w:rsidRPr="00DB11F0">
              <w:rPr>
                <w:rFonts w:ascii="Times New Roman" w:hAnsi="Times New Roman" w:cs="Times New Roman"/>
                <w:noProof/>
                <w:sz w:val="20"/>
              </w:rPr>
              <w:t>(</w:t>
            </w:r>
            <w:hyperlink w:anchor="_ENREF_4" w:tooltip="Gautam, 2008 #1" w:history="1">
              <w:r w:rsidR="00250734" w:rsidRPr="00DB11F0">
                <w:rPr>
                  <w:rFonts w:ascii="Times New Roman" w:hAnsi="Times New Roman" w:cs="Times New Roman"/>
                  <w:noProof/>
                  <w:sz w:val="20"/>
                </w:rPr>
                <w:t>Gautam, Shankar et al. 2008</w:t>
              </w:r>
            </w:hyperlink>
            <w:r w:rsidR="00250734" w:rsidRPr="00DB11F0">
              <w:rPr>
                <w:rFonts w:ascii="Times New Roman" w:hAnsi="Times New Roman" w:cs="Times New Roman"/>
                <w:noProof/>
                <w:sz w:val="20"/>
              </w:rPr>
              <w:t>)</w:t>
            </w:r>
            <w:r w:rsidRPr="00DB11F0">
              <w:rPr>
                <w:rFonts w:ascii="Times New Roman" w:hAnsi="Times New Roman" w:cs="Times New Roman"/>
                <w:sz w:val="20"/>
              </w:rPr>
              <w:fldChar w:fldCharType="end"/>
            </w:r>
          </w:p>
          <w:p w:rsidR="00250734" w:rsidRPr="00DB11F0" w:rsidRDefault="00250734" w:rsidP="006E4A41">
            <w:pPr>
              <w:rPr>
                <w:rFonts w:ascii="Times New Roman" w:hAnsi="Times New Roman" w:cs="Times New Roman"/>
                <w:b/>
                <w:sz w:val="20"/>
              </w:rPr>
            </w:pPr>
          </w:p>
        </w:tc>
        <w:tc>
          <w:tcPr>
            <w:tcW w:w="1417" w:type="dxa"/>
          </w:tcPr>
          <w:p w:rsidR="00250734" w:rsidRPr="00DB11F0" w:rsidRDefault="00250734" w:rsidP="00250734">
            <w:pPr>
              <w:rPr>
                <w:rFonts w:ascii="Times New Roman" w:eastAsia="Helvetica" w:hAnsi="Times New Roman" w:cs="Times New Roman"/>
                <w:b/>
                <w:bCs/>
                <w:sz w:val="20"/>
              </w:rPr>
            </w:pPr>
            <w:r w:rsidRPr="00DB11F0">
              <w:rPr>
                <w:rFonts w:ascii="Times New Roman" w:eastAsia="Helvetica" w:hAnsi="Times New Roman" w:cs="Times New Roman"/>
                <w:b/>
                <w:bCs/>
                <w:sz w:val="20"/>
              </w:rPr>
              <w:t>Caspofun</w:t>
            </w:r>
            <w:bookmarkStart w:id="1" w:name="_GoBack"/>
            <w:bookmarkEnd w:id="1"/>
            <w:r w:rsidRPr="00DB11F0">
              <w:rPr>
                <w:rFonts w:ascii="Times New Roman" w:eastAsia="Helvetica" w:hAnsi="Times New Roman" w:cs="Times New Roman"/>
                <w:b/>
                <w:bCs/>
                <w:sz w:val="20"/>
              </w:rPr>
              <w:t>gin</w:t>
            </w:r>
          </w:p>
          <w:p w:rsidR="00250734" w:rsidRPr="00DB11F0" w:rsidRDefault="00620ABC" w:rsidP="00250734">
            <w:pPr>
              <w:rPr>
                <w:rFonts w:ascii="Times New Roman" w:eastAsia="Helvetica" w:hAnsi="Times New Roman" w:cs="Times New Roman"/>
                <w:bCs/>
                <w:sz w:val="20"/>
              </w:rPr>
            </w:pPr>
            <w:r w:rsidRPr="00DB11F0">
              <w:rPr>
                <w:rFonts w:ascii="Times New Roman" w:eastAsia="Helvetica" w:hAnsi="Times New Roman" w:cs="Times New Roman"/>
                <w:bCs/>
                <w:sz w:val="20"/>
              </w:rPr>
              <w:fldChar w:fldCharType="begin"/>
            </w:r>
            <w:r w:rsidR="00250734" w:rsidRPr="00DB11F0">
              <w:rPr>
                <w:rFonts w:ascii="Times New Roman" w:eastAsia="Helvetica" w:hAnsi="Times New Roman" w:cs="Times New Roman"/>
                <w:bCs/>
                <w:sz w:val="20"/>
              </w:rPr>
              <w:instrText xml:space="preserve"> ADDIN EN.CITE &lt;EndNote&gt;&lt;Cite&gt;&lt;Author&gt;Cagas&lt;/Author&gt;&lt;Year&gt;2011&lt;/Year&gt;&lt;RecNum&gt;4&lt;/RecNum&gt;&lt;DisplayText&gt;(Cagas, Jain et al. 2011)&lt;/DisplayText&gt;&lt;record&gt;&lt;rec-number&gt;4&lt;/rec-number&gt;&lt;foreign-keys&gt;&lt;key app="EN" db-id="xdfapsa2g2200me5azfvwrvix5tdp25z5ptz" timestamp="1516954056"&gt;4&lt;/key&gt;&lt;/foreign-keys&gt;&lt;ref-type name="Journal Article"&gt;17&lt;/ref-type&gt;&lt;contributors&gt;&lt;authors&gt;&lt;author&gt;Cagas, Steven E&lt;/author&gt;&lt;author&gt;Jain, Mohit Raja&lt;/author&gt;&lt;author&gt;Li, Hong&lt;/author&gt;&lt;author&gt;Perlin, David S&lt;/author&gt;&lt;/authors&gt;&lt;/contributors&gt;&lt;titles&gt;&lt;title&gt;Profiling the Aspergillus fumigatus proteome in response to caspofungin&lt;/title&gt;&lt;secondary-title&gt;Antimicrobial agents and chemotherapy&lt;/secondary-title&gt;&lt;/titles&gt;&lt;periodical&gt;&lt;full-title&gt;Antimicrobial agents and chemotherapy&lt;/full-title&gt;&lt;/periodical&gt;&lt;pages&gt;146-154&lt;/pages&gt;&lt;volume&gt;55&lt;/volume&gt;&lt;number&gt;1&lt;/number&gt;&lt;dates&gt;&lt;year&gt;2011&lt;/year&gt;&lt;/dates&gt;&lt;isbn&gt;0066-4804&lt;/isbn&gt;&lt;urls&gt;&lt;/urls&gt;&lt;/record&gt;&lt;/Cite&gt;&lt;/EndNote&gt;</w:instrText>
            </w:r>
            <w:r w:rsidRPr="00DB11F0">
              <w:rPr>
                <w:rFonts w:ascii="Times New Roman" w:eastAsia="Helvetica" w:hAnsi="Times New Roman" w:cs="Times New Roman"/>
                <w:bCs/>
                <w:sz w:val="20"/>
              </w:rPr>
              <w:fldChar w:fldCharType="separate"/>
            </w:r>
            <w:r w:rsidR="00250734" w:rsidRPr="00DB11F0">
              <w:rPr>
                <w:rFonts w:ascii="Times New Roman" w:eastAsia="Helvetica" w:hAnsi="Times New Roman" w:cs="Times New Roman"/>
                <w:bCs/>
                <w:noProof/>
                <w:sz w:val="20"/>
              </w:rPr>
              <w:t>(</w:t>
            </w:r>
            <w:hyperlink w:anchor="_ENREF_2" w:tooltip="Cagas, 2011 #4" w:history="1">
              <w:r w:rsidR="00250734" w:rsidRPr="00DB11F0">
                <w:rPr>
                  <w:rFonts w:ascii="Times New Roman" w:eastAsia="Helvetica" w:hAnsi="Times New Roman" w:cs="Times New Roman"/>
                  <w:bCs/>
                  <w:noProof/>
                  <w:sz w:val="20"/>
                </w:rPr>
                <w:t>Cagas, Jain et al. 2011</w:t>
              </w:r>
            </w:hyperlink>
            <w:r w:rsidR="00250734" w:rsidRPr="00DB11F0">
              <w:rPr>
                <w:rFonts w:ascii="Times New Roman" w:eastAsia="Helvetica" w:hAnsi="Times New Roman" w:cs="Times New Roman"/>
                <w:bCs/>
                <w:noProof/>
                <w:sz w:val="20"/>
              </w:rPr>
              <w:t>)</w:t>
            </w:r>
            <w:r w:rsidRPr="00DB11F0">
              <w:rPr>
                <w:rFonts w:ascii="Times New Roman" w:eastAsia="Helvetica" w:hAnsi="Times New Roman" w:cs="Times New Roman"/>
                <w:bCs/>
                <w:sz w:val="20"/>
              </w:rPr>
              <w:fldChar w:fldCharType="end"/>
            </w:r>
          </w:p>
          <w:p w:rsidR="00250734" w:rsidRPr="00DB11F0" w:rsidRDefault="00250734" w:rsidP="00AB1A84">
            <w:pPr>
              <w:rPr>
                <w:rFonts w:ascii="Times New Roman" w:eastAsia="Helvetica" w:hAnsi="Times New Roman" w:cs="Times New Roman"/>
                <w:b/>
                <w:bCs/>
                <w:sz w:val="20"/>
              </w:rPr>
            </w:pPr>
          </w:p>
        </w:tc>
        <w:tc>
          <w:tcPr>
            <w:tcW w:w="1559" w:type="dxa"/>
          </w:tcPr>
          <w:p w:rsidR="00250734" w:rsidRPr="00DB11F0" w:rsidRDefault="00250734" w:rsidP="00250734">
            <w:pPr>
              <w:rPr>
                <w:rFonts w:ascii="Times New Roman" w:eastAsia="Helvetica" w:hAnsi="Times New Roman" w:cs="Times New Roman"/>
                <w:b/>
                <w:bCs/>
                <w:sz w:val="20"/>
              </w:rPr>
            </w:pPr>
            <w:r w:rsidRPr="00DB11F0">
              <w:rPr>
                <w:rFonts w:ascii="Times New Roman" w:eastAsia="Helvetica" w:hAnsi="Times New Roman" w:cs="Times New Roman"/>
                <w:b/>
                <w:bCs/>
                <w:sz w:val="20"/>
              </w:rPr>
              <w:t xml:space="preserve">Voriconazole </w:t>
            </w:r>
          </w:p>
          <w:p w:rsidR="00250734" w:rsidRPr="00DB11F0" w:rsidRDefault="00620ABC" w:rsidP="00250734">
            <w:pPr>
              <w:rPr>
                <w:rFonts w:ascii="Times New Roman" w:eastAsia="Helvetica" w:hAnsi="Times New Roman" w:cs="Times New Roman"/>
                <w:b/>
                <w:bCs/>
                <w:sz w:val="20"/>
              </w:rPr>
            </w:pPr>
            <w:r w:rsidRPr="00DB11F0">
              <w:rPr>
                <w:rFonts w:ascii="Times New Roman" w:eastAsia="Helvetica" w:hAnsi="Times New Roman" w:cs="Times New Roman"/>
                <w:bCs/>
                <w:sz w:val="20"/>
              </w:rPr>
              <w:fldChar w:fldCharType="begin"/>
            </w:r>
            <w:r w:rsidR="00250734" w:rsidRPr="00DB11F0">
              <w:rPr>
                <w:rFonts w:ascii="Times New Roman" w:eastAsia="Helvetica" w:hAnsi="Times New Roman" w:cs="Times New Roman"/>
                <w:bCs/>
                <w:sz w:val="20"/>
              </w:rPr>
              <w:instrText xml:space="preserve"> ADDIN EN.CITE &lt;EndNote&gt;&lt;Cite&gt;&lt;Author&gt;Amarsaikhan&lt;/Author&gt;&lt;Year&gt;2017&lt;/Year&gt;&lt;RecNum&gt;3&lt;/RecNum&gt;&lt;DisplayText&gt;(Amarsaikhan, Albrecht-Eckardt et al. 2017)&lt;/DisplayText&gt;&lt;record&gt;&lt;rec-number&gt;3&lt;/rec-number&gt;&lt;foreign-keys&gt;&lt;key app="EN" db-id="xdfapsa2g2200me5azfvwrvix5tdp25z5ptz" timestamp="1516954056"&gt;3&lt;/key&gt;&lt;/foreign-keys&gt;&lt;ref-type name="Journal Article"&gt;17&lt;/ref-type&gt;&lt;contributors&gt;&lt;authors&gt;&lt;author&gt;Amarsaikhan, Nansalmaa&lt;/author&gt;&lt;author&gt;Albrecht-Eckardt, Daniela&lt;/author&gt;&lt;author&gt;Sasse, Christoph&lt;/author&gt;&lt;author&gt;Braus, Gerhard H.&lt;/author&gt;&lt;author&gt;Ogel, Zumrut B.&lt;/author&gt;&lt;author&gt;Kniemeyer, Olaf&lt;/author&gt;&lt;/authors&gt;&lt;/contributors&gt;&lt;titles&gt;&lt;title&gt;Proteomic profiling of the antifungal drug response of Aspergillus fumigatus to voriconazole&lt;/title&gt;&lt;secondary-title&gt;International Journal of Medical Microbiology&lt;/secondary-title&gt;&lt;/titles&gt;&lt;periodical&gt;&lt;full-title&gt;International Journal of Medical Microbiology&lt;/full-title&gt;&lt;/periodical&gt;&lt;pages&gt;398-408&lt;/pages&gt;&lt;volume&gt;307&lt;/volume&gt;&lt;number&gt;7&lt;/number&gt;&lt;keywords&gt;&lt;keyword&gt;Antifungal drugs&lt;/keyword&gt;&lt;keyword&gt;Voriconazole&lt;/keyword&gt;&lt;keyword&gt;2D-gel electrophoresis&lt;/keyword&gt;&lt;keyword&gt;Stress response&lt;/keyword&gt;&lt;/keywords&gt;&lt;dates&gt;&lt;year&gt;2017&lt;/year&gt;&lt;pub-dates&gt;&lt;date&gt;2017/10/01/&lt;/date&gt;&lt;/pub-dates&gt;&lt;/dates&gt;&lt;isbn&gt;1438-4221&lt;/isbn&gt;&lt;urls&gt;&lt;related-urls&gt;&lt;url&gt;http://www.sciencedirect.com/science/article/pii/S1438422117303818&lt;/url&gt;&lt;/related-urls&gt;&lt;/urls&gt;&lt;electronic-resource-num&gt;https://doi.org/10.1016/j.ijmm.2017.07.011&lt;/electronic-resource-num&gt;&lt;/record&gt;&lt;/Cite&gt;&lt;/EndNote&gt;</w:instrText>
            </w:r>
            <w:r w:rsidRPr="00DB11F0">
              <w:rPr>
                <w:rFonts w:ascii="Times New Roman" w:eastAsia="Helvetica" w:hAnsi="Times New Roman" w:cs="Times New Roman"/>
                <w:bCs/>
                <w:sz w:val="20"/>
              </w:rPr>
              <w:fldChar w:fldCharType="separate"/>
            </w:r>
            <w:r w:rsidR="00250734" w:rsidRPr="00DB11F0">
              <w:rPr>
                <w:rFonts w:ascii="Times New Roman" w:eastAsia="Helvetica" w:hAnsi="Times New Roman" w:cs="Times New Roman"/>
                <w:bCs/>
                <w:noProof/>
                <w:sz w:val="20"/>
              </w:rPr>
              <w:t>(</w:t>
            </w:r>
            <w:hyperlink w:anchor="_ENREF_1" w:tooltip="Amarsaikhan, 2017 #3" w:history="1">
              <w:r w:rsidR="00250734" w:rsidRPr="00DB11F0">
                <w:rPr>
                  <w:rFonts w:ascii="Times New Roman" w:eastAsia="Helvetica" w:hAnsi="Times New Roman" w:cs="Times New Roman"/>
                  <w:bCs/>
                  <w:noProof/>
                  <w:sz w:val="20"/>
                </w:rPr>
                <w:t>Amarsaikhan, Albrecht-Eckardt et al. 2017</w:t>
              </w:r>
            </w:hyperlink>
            <w:r w:rsidR="00250734" w:rsidRPr="00DB11F0">
              <w:rPr>
                <w:rFonts w:ascii="Times New Roman" w:eastAsia="Helvetica" w:hAnsi="Times New Roman" w:cs="Times New Roman"/>
                <w:bCs/>
                <w:noProof/>
                <w:sz w:val="20"/>
              </w:rPr>
              <w:t>)</w:t>
            </w:r>
            <w:r w:rsidRPr="00DB11F0">
              <w:rPr>
                <w:rFonts w:ascii="Times New Roman" w:eastAsia="Helvetica" w:hAnsi="Times New Roman" w:cs="Times New Roman"/>
                <w:bCs/>
                <w:sz w:val="20"/>
              </w:rPr>
              <w:fldChar w:fldCharType="end"/>
            </w:r>
          </w:p>
        </w:tc>
        <w:tc>
          <w:tcPr>
            <w:tcW w:w="1404" w:type="dxa"/>
          </w:tcPr>
          <w:p w:rsidR="00250734" w:rsidRPr="00DB11F0" w:rsidRDefault="00250734" w:rsidP="00250734">
            <w:pPr>
              <w:rPr>
                <w:rFonts w:ascii="Times New Roman" w:eastAsia="Arial" w:hAnsi="Times New Roman" w:cs="Times New Roman"/>
                <w:b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b/>
                <w:sz w:val="20"/>
              </w:rPr>
              <w:t>Itraconazole</w:t>
            </w:r>
          </w:p>
          <w:p w:rsidR="00250734" w:rsidRPr="00DB11F0" w:rsidRDefault="00620ABC" w:rsidP="00250734">
            <w:pPr>
              <w:rPr>
                <w:rFonts w:ascii="Times New Roman" w:eastAsia="Arial" w:hAnsi="Times New Roman" w:cs="Times New Roman"/>
                <w:sz w:val="20"/>
              </w:rPr>
            </w:pPr>
            <w:r w:rsidRPr="00DB11F0">
              <w:rPr>
                <w:rFonts w:ascii="Times New Roman" w:eastAsia="Arial" w:hAnsi="Times New Roman" w:cs="Times New Roman"/>
                <w:sz w:val="20"/>
              </w:rPr>
              <w:fldChar w:fldCharType="begin"/>
            </w:r>
            <w:r w:rsidR="00250734" w:rsidRPr="00DB11F0">
              <w:rPr>
                <w:rFonts w:ascii="Times New Roman" w:eastAsia="Arial" w:hAnsi="Times New Roman" w:cs="Times New Roman"/>
                <w:sz w:val="20"/>
              </w:rPr>
              <w:instrText xml:space="preserve"> ADDIN EN.CITE &lt;EndNote&gt;&lt;Cite&gt;&lt;Author&gt;Gautam&lt;/Author&gt;&lt;Year&gt;2016&lt;/Year&gt;&lt;RecNum&gt;5&lt;/RecNum&gt;&lt;DisplayText&gt;(Gautam, Mushahary et al. 2016)&lt;/DisplayText&gt;&lt;record&gt;&lt;rec-number&gt;5&lt;/rec-number&gt;&lt;foreign-keys&gt;&lt;key app="EN" db-id="xdfapsa2g2200me5azfvwrvix5tdp25z5ptz" timestamp="1516954056"&gt;5&lt;/key&gt;&lt;/foreign-keys&gt;&lt;ref-type name="Journal Article"&gt;17&lt;/ref-type&gt;&lt;contributors&gt;&lt;authors&gt;&lt;author&gt;Gautam, Poonam&lt;/author&gt;&lt;author&gt;Mushahary, Dolly&lt;/author&gt;&lt;author&gt;Hassan, Wazid&lt;/author&gt;&lt;author&gt;Upadhyay, Santosh Kumar&lt;/author&gt;&lt;author&gt;Madan, Taruna&lt;/author&gt;&lt;author&gt;Sirdeshmukh, Ravi&lt;/author&gt;&lt;author&gt;Sundaram, Curam Sreenivasacharlu&lt;/author&gt;&lt;author&gt;Sarma, Puranam Usha&lt;/author&gt;&lt;/authors&gt;&lt;/contributors&gt;&lt;titles&gt;&lt;title&gt;In-depth 2-DE reference map of Aspergillus fumigatus and its proteomic profiling on exposure to itraconazole&lt;/title&gt;&lt;secondary-title&gt;Medical Mycology&lt;/secondary-title&gt;&lt;/titles&gt;&lt;periodical&gt;&lt;full-title&gt;Medical Mycology&lt;/full-title&gt;&lt;/periodical&gt;&lt;pages&gt;524-536&lt;/pages&gt;&lt;volume&gt;54&lt;/volume&gt;&lt;number&gt;5&lt;/number&gt;&lt;dates&gt;&lt;year&gt;2016&lt;/year&gt;&lt;/dates&gt;&lt;isbn&gt;1369-3786&lt;/isbn&gt;&lt;urls&gt;&lt;related-urls&gt;&lt;url&gt;http://dx.doi.org/10.1093/mmy/myv122&lt;/url&gt;&lt;/related-urls&gt;&lt;/urls&gt;&lt;electronic-resource-num&gt;10.1093/mmy/myv122&lt;/electronic-resource-num&gt;&lt;/record&gt;&lt;/Cite&gt;&lt;/EndNote&gt;</w:instrText>
            </w:r>
            <w:r w:rsidRPr="00DB11F0">
              <w:rPr>
                <w:rFonts w:ascii="Times New Roman" w:eastAsia="Arial" w:hAnsi="Times New Roman" w:cs="Times New Roman"/>
                <w:sz w:val="20"/>
              </w:rPr>
              <w:fldChar w:fldCharType="separate"/>
            </w:r>
            <w:r w:rsidR="00250734" w:rsidRPr="00DB11F0">
              <w:rPr>
                <w:rFonts w:ascii="Times New Roman" w:eastAsia="Arial" w:hAnsi="Times New Roman" w:cs="Times New Roman"/>
                <w:noProof/>
                <w:sz w:val="20"/>
              </w:rPr>
              <w:t>(</w:t>
            </w:r>
            <w:hyperlink w:anchor="_ENREF_3" w:tooltip="Gautam, 2016 #5" w:history="1">
              <w:r w:rsidR="00250734" w:rsidRPr="00DB11F0">
                <w:rPr>
                  <w:rFonts w:ascii="Times New Roman" w:eastAsia="Arial" w:hAnsi="Times New Roman" w:cs="Times New Roman"/>
                  <w:noProof/>
                  <w:sz w:val="20"/>
                </w:rPr>
                <w:t>Gautam, Mushahary et al. 2016</w:t>
              </w:r>
            </w:hyperlink>
            <w:r w:rsidR="00250734" w:rsidRPr="00DB11F0">
              <w:rPr>
                <w:rFonts w:ascii="Times New Roman" w:eastAsia="Arial" w:hAnsi="Times New Roman" w:cs="Times New Roman"/>
                <w:noProof/>
                <w:sz w:val="20"/>
              </w:rPr>
              <w:t>)</w:t>
            </w:r>
            <w:r w:rsidRPr="00DB11F0">
              <w:rPr>
                <w:rFonts w:ascii="Times New Roman" w:eastAsia="Arial" w:hAnsi="Times New Roman" w:cs="Times New Roman"/>
                <w:sz w:val="20"/>
              </w:rPr>
              <w:fldChar w:fldCharType="end"/>
            </w:r>
          </w:p>
          <w:p w:rsidR="00250734" w:rsidRPr="00DB11F0" w:rsidRDefault="00250734" w:rsidP="00AB1A84">
            <w:pPr>
              <w:rPr>
                <w:rFonts w:ascii="Times New Roman" w:eastAsia="Arial" w:hAnsi="Times New Roman" w:cs="Times New Roman"/>
                <w:b/>
                <w:sz w:val="20"/>
              </w:rPr>
            </w:pPr>
          </w:p>
        </w:tc>
        <w:tc>
          <w:tcPr>
            <w:tcW w:w="1255" w:type="dxa"/>
            <w:vMerge/>
          </w:tcPr>
          <w:p w:rsidR="00250734" w:rsidRPr="00DB11F0" w:rsidRDefault="00250734" w:rsidP="006E4A41">
            <w:pPr>
              <w:rPr>
                <w:rFonts w:ascii="Times New Roman" w:eastAsia="Arial" w:hAnsi="Times New Roman" w:cs="Times New Roman"/>
                <w:b/>
                <w:sz w:val="20"/>
              </w:rPr>
            </w:pPr>
          </w:p>
        </w:tc>
        <w:tc>
          <w:tcPr>
            <w:tcW w:w="1265" w:type="dxa"/>
            <w:vMerge/>
          </w:tcPr>
          <w:p w:rsidR="00250734" w:rsidRPr="00DB11F0" w:rsidRDefault="00250734" w:rsidP="006E4A41">
            <w:pPr>
              <w:rPr>
                <w:rFonts w:ascii="Times New Roman" w:eastAsia="Arial" w:hAnsi="Times New Roman" w:cs="Times New Roman"/>
                <w:b/>
                <w:sz w:val="20"/>
              </w:rPr>
            </w:pPr>
          </w:p>
        </w:tc>
        <w:tc>
          <w:tcPr>
            <w:tcW w:w="1260" w:type="dxa"/>
            <w:vMerge/>
          </w:tcPr>
          <w:p w:rsidR="00250734" w:rsidRPr="00DB11F0" w:rsidRDefault="00250734" w:rsidP="00AB1A84">
            <w:pPr>
              <w:rPr>
                <w:rFonts w:ascii="Times New Roman" w:eastAsia="Arial" w:hAnsi="Times New Roman" w:cs="Times New Roman"/>
                <w:b/>
                <w:noProof/>
                <w:sz w:val="20"/>
              </w:rPr>
            </w:pPr>
          </w:p>
        </w:tc>
      </w:tr>
      <w:tr w:rsidR="006E4A41" w:rsidRPr="00DB11F0" w:rsidTr="00CE0D33">
        <w:trPr>
          <w:trHeight w:val="776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Phosphoglycerate mutase, 2,3-bisphosphoglycerate-independent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i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Enolas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</w:t>
            </w:r>
          </w:p>
        </w:tc>
        <w:tc>
          <w:tcPr>
            <w:tcW w:w="1535" w:type="dxa"/>
          </w:tcPr>
          <w:p w:rsidR="006E4A41" w:rsidRPr="00DB11F0" w:rsidRDefault="00642F22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6E4A41" w:rsidRPr="00DB11F0">
              <w:rPr>
                <w:rFonts w:ascii="Times New Roman" w:hAnsi="Times New Roman" w:cs="Times New Roman"/>
                <w:sz w:val="20"/>
              </w:rPr>
              <w:t>Succinyl-CoA synthetase beta subunit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34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Fumarate hydratas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Transaldolas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34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obalamin-independent methionine synthase MetH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7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holine oxidase (CodA)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8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Ubiquinol-cytochrome C reductase complex core protein 2)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  <w:vertAlign w:val="subscript"/>
              </w:rPr>
              <w:t>+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  <w:vertAlign w:val="subscript"/>
              </w:rPr>
              <w:t>+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9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NADH-ubiquinone oxidoreductase 213 kDa subunit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0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 xml:space="preserve">Outer mitochondrial membrane </w:t>
            </w: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protein porin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lastRenderedPageBreak/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11</w:t>
            </w:r>
          </w:p>
        </w:tc>
        <w:tc>
          <w:tcPr>
            <w:tcW w:w="1535" w:type="dxa"/>
          </w:tcPr>
          <w:p w:rsidR="006E4A41" w:rsidRPr="00DB11F0" w:rsidRDefault="00E026B9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6E4A41" w:rsidRPr="00DB11F0">
              <w:rPr>
                <w:rFonts w:ascii="Times New Roman" w:hAnsi="Times New Roman" w:cs="Times New Roman"/>
                <w:sz w:val="20"/>
              </w:rPr>
              <w:t>Translation elongation factor eEF-3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2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Translation elongation factor EF-2 subunit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3</w:t>
            </w:r>
          </w:p>
        </w:tc>
        <w:tc>
          <w:tcPr>
            <w:tcW w:w="1535" w:type="dxa"/>
          </w:tcPr>
          <w:p w:rsidR="006E4A41" w:rsidRPr="00DB11F0" w:rsidRDefault="002357DD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6E4A41" w:rsidRPr="00DB11F0">
              <w:rPr>
                <w:rFonts w:ascii="Times New Roman" w:hAnsi="Times New Roman" w:cs="Times New Roman"/>
                <w:sz w:val="20"/>
              </w:rPr>
              <w:t>G-protein complex beta subunit CpcB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4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ssimilatory sulfite reductas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  <w:vertAlign w:val="subscript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5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Glutamate/Leucine/Phenylalanine/Valine dehydrogenase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6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Uridylate kinase Ura6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2357DD" w:rsidP="006E4A41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7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RNP domain protein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8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Mitochondrial Hsp70 chaperone (Ssc70)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9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ntigenic mitochondrial protein HSP60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0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minopeptidase P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1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Glutamate carboxypeptidase, putativ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2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 xml:space="preserve">Carboxypeptidase 3 (Carboxypeptidase CpyA/Prc1, </w:t>
            </w: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lastRenderedPageBreak/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23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utophagic serine protease Alp2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4</w:t>
            </w:r>
          </w:p>
        </w:tc>
        <w:tc>
          <w:tcPr>
            <w:tcW w:w="1535" w:type="dxa"/>
          </w:tcPr>
          <w:p w:rsidR="00B6387B" w:rsidRPr="00DB11F0" w:rsidRDefault="00642F22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B6387B" w:rsidRPr="00DB11F0">
              <w:rPr>
                <w:rFonts w:ascii="Times New Roman" w:hAnsi="Times New Roman" w:cs="Times New Roman"/>
                <w:sz w:val="20"/>
              </w:rPr>
              <w:t>Ubiquitin C-terminal hydrolase L3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5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Proteasome regulatory particle subunit (RpnL)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6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onidial hydrophobinRodB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7</w:t>
            </w:r>
          </w:p>
        </w:tc>
        <w:tc>
          <w:tcPr>
            <w:tcW w:w="1535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B6387B" w:rsidRPr="00DB11F0">
              <w:rPr>
                <w:rFonts w:ascii="Times New Roman" w:hAnsi="Times New Roman" w:cs="Times New Roman"/>
                <w:sz w:val="20"/>
              </w:rPr>
              <w:t>Thiamine biosynthesis protein (Nmt1)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8</w:t>
            </w:r>
          </w:p>
        </w:tc>
        <w:tc>
          <w:tcPr>
            <w:tcW w:w="1535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B6387B" w:rsidRPr="00DB11F0">
              <w:rPr>
                <w:rFonts w:ascii="Times New Roman" w:hAnsi="Times New Roman" w:cs="Times New Roman"/>
                <w:sz w:val="20"/>
              </w:rPr>
              <w:t>Pyridoxine biosynthesis prote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29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,3-beta-Glucanosyltransferase Bgt1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B6387B" w:rsidRPr="00DB11F0" w:rsidRDefault="00F50D48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0</w:t>
            </w:r>
          </w:p>
        </w:tc>
        <w:tc>
          <w:tcPr>
            <w:tcW w:w="1535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B6387B" w:rsidRPr="00DB11F0">
              <w:rPr>
                <w:rFonts w:ascii="Times New Roman" w:hAnsi="Times New Roman" w:cs="Times New Roman"/>
                <w:sz w:val="20"/>
              </w:rPr>
              <w:t>Mitochondrial peroxiredoxin Prx1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1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llergen Asp F3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2</w:t>
            </w:r>
          </w:p>
        </w:tc>
        <w:tc>
          <w:tcPr>
            <w:tcW w:w="1535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B6387B" w:rsidRPr="00DB11F0">
              <w:rPr>
                <w:rFonts w:ascii="Times New Roman" w:hAnsi="Times New Roman" w:cs="Times New Roman"/>
                <w:sz w:val="20"/>
              </w:rPr>
              <w:t>Allergen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3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L-PSP endoribonuclease family protein (Hmf1)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4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Thioredoxin (Thioredoxin TrxA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tabs>
                <w:tab w:val="left" w:pos="825"/>
              </w:tabs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5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HAD superfamily hydrolase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36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ThiJ/PfpI family protein)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672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7</w:t>
            </w:r>
          </w:p>
        </w:tc>
        <w:tc>
          <w:tcPr>
            <w:tcW w:w="1535" w:type="dxa"/>
          </w:tcPr>
          <w:p w:rsidR="00B6387B" w:rsidRPr="00DB11F0" w:rsidRDefault="0005093A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*</w:t>
            </w:r>
            <w:r w:rsidR="00B6387B" w:rsidRPr="00DB11F0">
              <w:rPr>
                <w:rFonts w:ascii="Times New Roman" w:hAnsi="Times New Roman" w:cs="Times New Roman"/>
                <w:sz w:val="20"/>
              </w:rPr>
              <w:t>Dienelactone hydrolase family prote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8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ell wall glucanase Crf1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05093A" w:rsidP="00B6387B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39.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Phosphoglycerate kinase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B6387B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6E4A41" w:rsidRPr="00DB11F0" w:rsidRDefault="006E4A41" w:rsidP="006E4A41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0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ell wall protein PhiA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  <w:vertAlign w:val="subscript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1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obalamin-independent methionine synthase MetH/D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2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Ubiquinol-cytochrome C reductase complex core protein 2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3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14-3-3 family prote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4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Nucleoside diphosphate kinas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5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onserved hypothetical prote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2357DD" w:rsidP="00B6387B">
            <w:pPr>
              <w:rPr>
                <w:rFonts w:ascii="Times New Roman" w:hAnsi="Times New Roman" w:cs="Times New Roman"/>
                <w:sz w:val="20"/>
                <w:vertAlign w:val="subscript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6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Sur7 prote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7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Siderochrome-iron transporter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8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Integral membrane prote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49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ntioxidant protein LsfA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0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GPI anchored protein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1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Extracellular thaumatin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52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Fructose-bisphosphate aldolase, class II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3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ell wall glucanase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4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NAD-dependent formate dehydrogenas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5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Mn Superoxide dismutas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6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Mycelial catalase Cat1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F50D48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7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oproporphyrinogen III oxidas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8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Malate dehydrogenase, NAD-dependent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59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TP synthase proteolipid P2, putativ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0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Ornithine aminotransferas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1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Aldehyde reductase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B6387B" w:rsidRPr="00DB11F0" w:rsidTr="00CE0D33">
        <w:trPr>
          <w:trHeight w:val="461"/>
        </w:trPr>
        <w:tc>
          <w:tcPr>
            <w:tcW w:w="80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2</w:t>
            </w:r>
          </w:p>
        </w:tc>
        <w:tc>
          <w:tcPr>
            <w:tcW w:w="153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Glycerol dehydrogenase (GldB), putativ</w:t>
            </w:r>
          </w:p>
        </w:tc>
        <w:tc>
          <w:tcPr>
            <w:tcW w:w="117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B6387B" w:rsidRPr="00DB11F0" w:rsidRDefault="00F50D48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B6387B" w:rsidRPr="00DB11F0" w:rsidRDefault="00B6387B" w:rsidP="00B6387B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DA2407" w:rsidRPr="00DB11F0" w:rsidTr="00CE0D33">
        <w:trPr>
          <w:trHeight w:val="461"/>
        </w:trPr>
        <w:tc>
          <w:tcPr>
            <w:tcW w:w="80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3.</w:t>
            </w:r>
          </w:p>
        </w:tc>
        <w:tc>
          <w:tcPr>
            <w:tcW w:w="153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Methyltransferase SirN-like</w:t>
            </w:r>
          </w:p>
        </w:tc>
        <w:tc>
          <w:tcPr>
            <w:tcW w:w="117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DA2407" w:rsidRPr="00DB11F0" w:rsidTr="00CE0D33">
        <w:trPr>
          <w:trHeight w:val="461"/>
        </w:trPr>
        <w:tc>
          <w:tcPr>
            <w:tcW w:w="80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4.</w:t>
            </w:r>
          </w:p>
        </w:tc>
        <w:tc>
          <w:tcPr>
            <w:tcW w:w="153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Sterol 24-C-methyltransferase (ERG 6)</w:t>
            </w:r>
          </w:p>
        </w:tc>
        <w:tc>
          <w:tcPr>
            <w:tcW w:w="117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DA2407" w:rsidRPr="00DB11F0" w:rsidTr="00CE0D33">
        <w:trPr>
          <w:trHeight w:val="461"/>
        </w:trPr>
        <w:tc>
          <w:tcPr>
            <w:tcW w:w="80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5</w:t>
            </w:r>
          </w:p>
        </w:tc>
        <w:tc>
          <w:tcPr>
            <w:tcW w:w="153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Fasciclin domain family</w:t>
            </w:r>
          </w:p>
        </w:tc>
        <w:tc>
          <w:tcPr>
            <w:tcW w:w="117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417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DA2407" w:rsidRPr="00DB11F0" w:rsidTr="00CE0D33">
        <w:trPr>
          <w:trHeight w:val="461"/>
        </w:trPr>
        <w:tc>
          <w:tcPr>
            <w:tcW w:w="80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6</w:t>
            </w:r>
          </w:p>
        </w:tc>
        <w:tc>
          <w:tcPr>
            <w:tcW w:w="153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Thioredoxin reductase glit</w:t>
            </w:r>
          </w:p>
        </w:tc>
        <w:tc>
          <w:tcPr>
            <w:tcW w:w="117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DA2407" w:rsidRPr="00DB11F0" w:rsidTr="00CE0D33">
        <w:trPr>
          <w:trHeight w:val="461"/>
        </w:trPr>
        <w:tc>
          <w:tcPr>
            <w:tcW w:w="80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7</w:t>
            </w:r>
          </w:p>
        </w:tc>
        <w:tc>
          <w:tcPr>
            <w:tcW w:w="153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Lysophospholipase Plb3</w:t>
            </w:r>
          </w:p>
        </w:tc>
        <w:tc>
          <w:tcPr>
            <w:tcW w:w="117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5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DA2407" w:rsidRPr="00DB11F0" w:rsidRDefault="00DA2407" w:rsidP="00DA2407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9B04E6" w:rsidRPr="00DB11F0" w:rsidTr="00CE0D33">
        <w:trPr>
          <w:trHeight w:val="461"/>
        </w:trPr>
        <w:tc>
          <w:tcPr>
            <w:tcW w:w="80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lastRenderedPageBreak/>
              <w:t>68</w:t>
            </w:r>
          </w:p>
        </w:tc>
        <w:tc>
          <w:tcPr>
            <w:tcW w:w="153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Glycerol dehydrogenase Gcy1</w:t>
            </w:r>
          </w:p>
        </w:tc>
        <w:tc>
          <w:tcPr>
            <w:tcW w:w="117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25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9B04E6" w:rsidRPr="00DB11F0" w:rsidTr="00CE0D33">
        <w:trPr>
          <w:trHeight w:val="461"/>
        </w:trPr>
        <w:tc>
          <w:tcPr>
            <w:tcW w:w="80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69</w:t>
            </w:r>
          </w:p>
        </w:tc>
        <w:tc>
          <w:tcPr>
            <w:tcW w:w="1535" w:type="dxa"/>
          </w:tcPr>
          <w:p w:rsidR="009B04E6" w:rsidRPr="00DB11F0" w:rsidRDefault="009B04E6" w:rsidP="009B04E6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NADH-cytochrome b5 reductase</w:t>
            </w:r>
          </w:p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17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</w:t>
            </w:r>
          </w:p>
        </w:tc>
        <w:tc>
          <w:tcPr>
            <w:tcW w:w="15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</w:tr>
      <w:tr w:rsidR="009B04E6" w:rsidRPr="00DB11F0" w:rsidTr="00CE0D33">
        <w:trPr>
          <w:trHeight w:val="461"/>
        </w:trPr>
        <w:tc>
          <w:tcPr>
            <w:tcW w:w="80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70</w:t>
            </w:r>
          </w:p>
        </w:tc>
        <w:tc>
          <w:tcPr>
            <w:tcW w:w="1535" w:type="dxa"/>
          </w:tcPr>
          <w:p w:rsidR="009B04E6" w:rsidRPr="00DB11F0" w:rsidRDefault="009B04E6" w:rsidP="009B04E6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Glycosyl transferase</w:t>
            </w:r>
          </w:p>
        </w:tc>
        <w:tc>
          <w:tcPr>
            <w:tcW w:w="117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9B04E6" w:rsidRPr="00DB11F0" w:rsidTr="00CE0D33">
        <w:trPr>
          <w:trHeight w:val="461"/>
        </w:trPr>
        <w:tc>
          <w:tcPr>
            <w:tcW w:w="80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71</w:t>
            </w:r>
          </w:p>
        </w:tc>
        <w:tc>
          <w:tcPr>
            <w:tcW w:w="1535" w:type="dxa"/>
          </w:tcPr>
          <w:p w:rsidR="009B04E6" w:rsidRPr="00DB11F0" w:rsidRDefault="009B04E6" w:rsidP="009B04E6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Fatty acid synthase</w:t>
            </w:r>
          </w:p>
        </w:tc>
        <w:tc>
          <w:tcPr>
            <w:tcW w:w="117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 Aspergillus flavus</w:t>
            </w:r>
          </w:p>
        </w:tc>
        <w:tc>
          <w:tcPr>
            <w:tcW w:w="15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559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5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9B04E6" w:rsidRPr="00DB11F0" w:rsidRDefault="009B04E6" w:rsidP="009B04E6">
            <w:pPr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  <w:tr w:rsidR="006E4A41" w:rsidRPr="00DB11F0" w:rsidTr="00CE0D33">
        <w:trPr>
          <w:trHeight w:val="461"/>
        </w:trPr>
        <w:tc>
          <w:tcPr>
            <w:tcW w:w="805" w:type="dxa"/>
          </w:tcPr>
          <w:p w:rsidR="006E4A41" w:rsidRPr="00DB11F0" w:rsidRDefault="006E4A41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72</w:t>
            </w:r>
          </w:p>
        </w:tc>
        <w:tc>
          <w:tcPr>
            <w:tcW w:w="1535" w:type="dxa"/>
          </w:tcPr>
          <w:p w:rsidR="006E4A41" w:rsidRPr="00DB11F0" w:rsidRDefault="006E4A41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C2H2 transcription</w:t>
            </w:r>
          </w:p>
        </w:tc>
        <w:tc>
          <w:tcPr>
            <w:tcW w:w="1170" w:type="dxa"/>
          </w:tcPr>
          <w:p w:rsidR="006E4A41" w:rsidRPr="00DB11F0" w:rsidRDefault="006E4A41" w:rsidP="006E4A41">
            <w:pPr>
              <w:spacing w:before="59"/>
              <w:ind w:left="25" w:right="188"/>
              <w:rPr>
                <w:rFonts w:ascii="Times New Roman" w:eastAsia="Times New Roman" w:hAnsi="Times New Roman" w:cs="Times New Roman"/>
                <w:i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>Aspergillus fumigatus,</w:t>
            </w:r>
          </w:p>
          <w:p w:rsidR="006E4A41" w:rsidRPr="00DB11F0" w:rsidRDefault="006E4A41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eastAsia="Times New Roman" w:hAnsi="Times New Roman" w:cs="Times New Roman"/>
                <w:i/>
                <w:sz w:val="20"/>
              </w:rPr>
              <w:t xml:space="preserve">Aspergillus flavus </w:t>
            </w:r>
          </w:p>
        </w:tc>
        <w:tc>
          <w:tcPr>
            <w:tcW w:w="1560" w:type="dxa"/>
          </w:tcPr>
          <w:p w:rsidR="006E4A41" w:rsidRPr="00DB11F0" w:rsidRDefault="009B04E6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17" w:type="dxa"/>
          </w:tcPr>
          <w:p w:rsidR="006E4A41" w:rsidRPr="00DB11F0" w:rsidRDefault="006E4A41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559" w:type="dxa"/>
          </w:tcPr>
          <w:p w:rsidR="006E4A41" w:rsidRPr="00DB11F0" w:rsidRDefault="009B04E6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404" w:type="dxa"/>
          </w:tcPr>
          <w:p w:rsidR="006E4A41" w:rsidRPr="00DB11F0" w:rsidRDefault="009B04E6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55" w:type="dxa"/>
          </w:tcPr>
          <w:p w:rsidR="006E4A41" w:rsidRPr="00DB11F0" w:rsidRDefault="009B04E6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  <w:tc>
          <w:tcPr>
            <w:tcW w:w="1265" w:type="dxa"/>
          </w:tcPr>
          <w:p w:rsidR="006E4A41" w:rsidRPr="00DB11F0" w:rsidRDefault="006E4A41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+</w:t>
            </w:r>
          </w:p>
        </w:tc>
        <w:tc>
          <w:tcPr>
            <w:tcW w:w="1260" w:type="dxa"/>
          </w:tcPr>
          <w:p w:rsidR="006E4A41" w:rsidRPr="00DB11F0" w:rsidRDefault="009B04E6" w:rsidP="006E4A41">
            <w:pPr>
              <w:spacing w:before="59"/>
              <w:ind w:left="25" w:right="188"/>
              <w:rPr>
                <w:rFonts w:ascii="Times New Roman" w:hAnsi="Times New Roman" w:cs="Times New Roman"/>
                <w:sz w:val="20"/>
              </w:rPr>
            </w:pPr>
            <w:r w:rsidRPr="00DB11F0">
              <w:rPr>
                <w:rFonts w:ascii="Times New Roman" w:hAnsi="Times New Roman" w:cs="Times New Roman"/>
                <w:sz w:val="20"/>
              </w:rPr>
              <w:t>-</w:t>
            </w:r>
          </w:p>
        </w:tc>
      </w:tr>
    </w:tbl>
    <w:p w:rsidR="00C77072" w:rsidRPr="00DB11F0" w:rsidRDefault="00C77072" w:rsidP="00C77072">
      <w:pPr>
        <w:spacing w:before="59" w:after="0" w:line="240" w:lineRule="auto"/>
        <w:ind w:right="188"/>
        <w:rPr>
          <w:rFonts w:ascii="Times New Roman" w:hAnsi="Times New Roman" w:cs="Times New Roman"/>
          <w:sz w:val="20"/>
        </w:rPr>
      </w:pPr>
    </w:p>
    <w:p w:rsidR="00C77072" w:rsidRPr="00DB11F0" w:rsidRDefault="00C77072" w:rsidP="00C77072">
      <w:pPr>
        <w:spacing w:before="59" w:after="0" w:line="240" w:lineRule="auto"/>
        <w:ind w:right="188"/>
        <w:rPr>
          <w:rFonts w:ascii="Times New Roman" w:hAnsi="Times New Roman" w:cs="Times New Roman"/>
          <w:sz w:val="20"/>
        </w:rPr>
      </w:pPr>
    </w:p>
    <w:p w:rsidR="00C77072" w:rsidRPr="00DB11F0" w:rsidRDefault="00C77072" w:rsidP="00C77072">
      <w:pPr>
        <w:spacing w:before="59" w:after="0" w:line="240" w:lineRule="auto"/>
        <w:ind w:right="188"/>
        <w:rPr>
          <w:rFonts w:ascii="Times New Roman" w:hAnsi="Times New Roman" w:cs="Times New Roman"/>
          <w:sz w:val="20"/>
        </w:rPr>
      </w:pPr>
    </w:p>
    <w:p w:rsidR="00C77072" w:rsidRPr="00DB11F0" w:rsidRDefault="00C77072" w:rsidP="00C77072">
      <w:pPr>
        <w:spacing w:before="59" w:after="0" w:line="240" w:lineRule="auto"/>
        <w:ind w:right="188"/>
        <w:rPr>
          <w:rFonts w:ascii="Times New Roman" w:hAnsi="Times New Roman" w:cs="Times New Roman"/>
          <w:sz w:val="20"/>
        </w:rPr>
      </w:pPr>
    </w:p>
    <w:p w:rsidR="00C77072" w:rsidRPr="00DB11F0" w:rsidRDefault="00C77072" w:rsidP="00C77072">
      <w:pPr>
        <w:spacing w:before="59" w:after="0" w:line="240" w:lineRule="auto"/>
        <w:ind w:right="188"/>
        <w:rPr>
          <w:rFonts w:ascii="Times New Roman" w:hAnsi="Times New Roman" w:cs="Times New Roman"/>
          <w:sz w:val="20"/>
        </w:rPr>
      </w:pPr>
    </w:p>
    <w:p w:rsidR="006B744D" w:rsidRPr="00DB11F0" w:rsidRDefault="006B744D">
      <w:pPr>
        <w:rPr>
          <w:rFonts w:ascii="Times New Roman" w:hAnsi="Times New Roman" w:cs="Times New Roman"/>
          <w:sz w:val="20"/>
        </w:rPr>
      </w:pPr>
    </w:p>
    <w:p w:rsidR="00AB1A84" w:rsidRPr="00DB11F0" w:rsidRDefault="00AB1A84">
      <w:pPr>
        <w:rPr>
          <w:rFonts w:ascii="Times New Roman" w:hAnsi="Times New Roman" w:cs="Times New Roman"/>
          <w:sz w:val="20"/>
        </w:rPr>
      </w:pPr>
    </w:p>
    <w:p w:rsidR="00AB1A84" w:rsidRPr="00DB11F0" w:rsidRDefault="00AB1A84">
      <w:pPr>
        <w:rPr>
          <w:rFonts w:ascii="Times New Roman" w:hAnsi="Times New Roman" w:cs="Times New Roman"/>
          <w:sz w:val="20"/>
        </w:rPr>
      </w:pPr>
    </w:p>
    <w:p w:rsidR="007B492F" w:rsidRPr="00DB11F0" w:rsidRDefault="007B492F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b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AB6F39" w:rsidRPr="00DB11F0" w:rsidRDefault="00AB6F39">
      <w:pPr>
        <w:rPr>
          <w:rFonts w:ascii="Times New Roman" w:hAnsi="Times New Roman" w:cs="Times New Roman"/>
          <w:sz w:val="20"/>
        </w:rPr>
      </w:pPr>
    </w:p>
    <w:p w:rsidR="00061870" w:rsidRPr="00DB11F0" w:rsidRDefault="00E026B9" w:rsidP="00061870">
      <w:pPr>
        <w:ind w:right="238" w:firstLine="720"/>
        <w:jc w:val="both"/>
        <w:rPr>
          <w:rFonts w:ascii="Times New Roman" w:hAnsi="Times New Roman" w:cs="Times New Roman"/>
          <w:sz w:val="20"/>
        </w:rPr>
      </w:pPr>
      <w:r w:rsidRPr="00DB11F0">
        <w:rPr>
          <w:rFonts w:ascii="Times New Roman" w:hAnsi="Times New Roman" w:cs="Times New Roman"/>
          <w:sz w:val="20"/>
        </w:rPr>
        <w:t xml:space="preserve">* </w:t>
      </w:r>
      <w:r w:rsidRPr="00DB11F0">
        <w:rPr>
          <w:rFonts w:ascii="Times New Roman" w:hAnsi="Times New Roman" w:cs="Times New Roman"/>
          <w:color w:val="000000"/>
          <w:sz w:val="20"/>
          <w:lang w:val="en-GB"/>
        </w:rPr>
        <w:t xml:space="preserve">Proteins </w:t>
      </w:r>
      <w:r w:rsidR="0005093A" w:rsidRPr="00DB11F0">
        <w:rPr>
          <w:rFonts w:ascii="Times New Roman" w:hAnsi="Times New Roman" w:cs="Times New Roman"/>
          <w:color w:val="000000"/>
          <w:sz w:val="20"/>
          <w:lang w:val="en-GB"/>
        </w:rPr>
        <w:t>those are</w:t>
      </w:r>
      <w:r w:rsidRPr="00DB11F0">
        <w:rPr>
          <w:rFonts w:ascii="Times New Roman" w:hAnsi="Times New Roman" w:cs="Times New Roman"/>
          <w:color w:val="000000"/>
          <w:sz w:val="20"/>
          <w:lang w:val="en-GB"/>
        </w:rPr>
        <w:t xml:space="preserve"> specific to antifungal response</w:t>
      </w:r>
      <w:r w:rsidR="00E425B6" w:rsidRPr="00DB11F0">
        <w:rPr>
          <w:rFonts w:ascii="Times New Roman" w:hAnsi="Times New Roman" w:cs="Times New Roman"/>
          <w:color w:val="000000"/>
          <w:sz w:val="20"/>
          <w:lang w:val="en-GB"/>
        </w:rPr>
        <w:t xml:space="preserve">, </w:t>
      </w:r>
      <w:r w:rsidR="00061870" w:rsidRPr="00DB11F0">
        <w:rPr>
          <w:rFonts w:ascii="Times New Roman" w:hAnsi="Times New Roman" w:cs="Times New Roman"/>
          <w:sz w:val="20"/>
        </w:rPr>
        <w:t>‘(+) represents the presence of the protein’, ‘(-) represents the absence of the protein’</w:t>
      </w:r>
    </w:p>
    <w:p w:rsidR="00E425B6" w:rsidRPr="00DB11F0" w:rsidRDefault="00E425B6" w:rsidP="00585232">
      <w:pPr>
        <w:ind w:right="238" w:firstLine="720"/>
        <w:jc w:val="both"/>
        <w:rPr>
          <w:rFonts w:ascii="Times New Roman" w:hAnsi="Times New Roman" w:cs="Times New Roman"/>
          <w:sz w:val="20"/>
        </w:rPr>
      </w:pPr>
    </w:p>
    <w:p w:rsidR="00AB6F39" w:rsidRPr="00DB11F0" w:rsidRDefault="00AB6F39" w:rsidP="00E026B9">
      <w:pPr>
        <w:pStyle w:val="ListParagraph"/>
        <w:ind w:left="1080"/>
        <w:rPr>
          <w:rFonts w:ascii="Times New Roman" w:hAnsi="Times New Roman" w:cs="Times New Roman"/>
          <w:sz w:val="20"/>
        </w:rPr>
      </w:pPr>
    </w:p>
    <w:sectPr w:rsidR="00AB6F39" w:rsidRPr="00DB11F0" w:rsidSect="00E026B9">
      <w:pgSz w:w="16839" w:h="11907" w:orient="landscape" w:code="9"/>
      <w:pgMar w:top="720" w:right="720" w:bottom="426" w:left="72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E162A" w:rsidRDefault="009E162A" w:rsidP="00D549B6">
      <w:pPr>
        <w:spacing w:after="0" w:line="240" w:lineRule="auto"/>
      </w:pPr>
      <w:r>
        <w:separator/>
      </w:r>
    </w:p>
  </w:endnote>
  <w:endnote w:type="continuationSeparator" w:id="1">
    <w:p w:rsidR="009E162A" w:rsidRDefault="009E162A" w:rsidP="00D549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E162A" w:rsidRDefault="009E162A" w:rsidP="00D549B6">
      <w:pPr>
        <w:spacing w:after="0" w:line="240" w:lineRule="auto"/>
      </w:pPr>
      <w:r>
        <w:separator/>
      </w:r>
    </w:p>
  </w:footnote>
  <w:footnote w:type="continuationSeparator" w:id="1">
    <w:p w:rsidR="009E162A" w:rsidRDefault="009E162A" w:rsidP="00D549B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360532E"/>
    <w:multiLevelType w:val="hybridMultilevel"/>
    <w:tmpl w:val="5F909C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4147188"/>
    <w:multiLevelType w:val="hybridMultilevel"/>
    <w:tmpl w:val="666A7AF2"/>
    <w:lvl w:ilvl="0" w:tplc="130867AA">
      <w:numFmt w:val="bullet"/>
      <w:lvlText w:val=""/>
      <w:lvlJc w:val="left"/>
      <w:pPr>
        <w:ind w:left="1080" w:hanging="360"/>
      </w:pPr>
      <w:rPr>
        <w:rFonts w:ascii="Symbol" w:eastAsiaTheme="minorHAnsi" w:hAnsi="Symbol" w:cs="Times New Roman" w:hint="default"/>
      </w:rPr>
    </w:lvl>
    <w:lvl w:ilvl="1" w:tplc="4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551553B6"/>
    <w:multiLevelType w:val="hybridMultilevel"/>
    <w:tmpl w:val="7018CE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9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a0MDcyMzIxMDY3M7K0MDBW0lEKTi0uzszPAykwrAUApQNr7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dfapsa2g2200me5azfvwrvix5tdp25z5ptz&quot;&gt;Review new&lt;record-ids&gt;&lt;item&gt;1&lt;/item&gt;&lt;item&gt;2&lt;/item&gt;&lt;item&gt;3&lt;/item&gt;&lt;item&gt;4&lt;/item&gt;&lt;item&gt;5&lt;/item&gt;&lt;item&gt;9&lt;/item&gt;&lt;/record-ids&gt;&lt;/item&gt;&lt;/Libraries&gt;"/>
  </w:docVars>
  <w:rsids>
    <w:rsidRoot w:val="00936437"/>
    <w:rsid w:val="00003CA1"/>
    <w:rsid w:val="00023715"/>
    <w:rsid w:val="00036838"/>
    <w:rsid w:val="0005093A"/>
    <w:rsid w:val="00053EE1"/>
    <w:rsid w:val="00061870"/>
    <w:rsid w:val="000D48B7"/>
    <w:rsid w:val="000D7EB6"/>
    <w:rsid w:val="000E4423"/>
    <w:rsid w:val="00111DEF"/>
    <w:rsid w:val="00151E38"/>
    <w:rsid w:val="00184FC2"/>
    <w:rsid w:val="001A4A32"/>
    <w:rsid w:val="00211328"/>
    <w:rsid w:val="00212E84"/>
    <w:rsid w:val="002156CE"/>
    <w:rsid w:val="00217938"/>
    <w:rsid w:val="002357DD"/>
    <w:rsid w:val="002468BC"/>
    <w:rsid w:val="0024726E"/>
    <w:rsid w:val="00250734"/>
    <w:rsid w:val="0026128E"/>
    <w:rsid w:val="002626CF"/>
    <w:rsid w:val="00264835"/>
    <w:rsid w:val="002675B4"/>
    <w:rsid w:val="00275A5B"/>
    <w:rsid w:val="002B15C9"/>
    <w:rsid w:val="002D4633"/>
    <w:rsid w:val="002D4EB1"/>
    <w:rsid w:val="002F7EED"/>
    <w:rsid w:val="00300D19"/>
    <w:rsid w:val="0036365A"/>
    <w:rsid w:val="00377E00"/>
    <w:rsid w:val="00383411"/>
    <w:rsid w:val="0039121E"/>
    <w:rsid w:val="003A1EF2"/>
    <w:rsid w:val="003E10CE"/>
    <w:rsid w:val="003E417B"/>
    <w:rsid w:val="00412E1B"/>
    <w:rsid w:val="00413C85"/>
    <w:rsid w:val="00425DC6"/>
    <w:rsid w:val="0043085B"/>
    <w:rsid w:val="00442FAE"/>
    <w:rsid w:val="00455FD5"/>
    <w:rsid w:val="00460E68"/>
    <w:rsid w:val="00476403"/>
    <w:rsid w:val="00481B13"/>
    <w:rsid w:val="00490FC0"/>
    <w:rsid w:val="004B4C51"/>
    <w:rsid w:val="004C20C8"/>
    <w:rsid w:val="004D471D"/>
    <w:rsid w:val="0050713C"/>
    <w:rsid w:val="0051097F"/>
    <w:rsid w:val="00531D1C"/>
    <w:rsid w:val="00553BEF"/>
    <w:rsid w:val="00585232"/>
    <w:rsid w:val="005A56E3"/>
    <w:rsid w:val="005A665A"/>
    <w:rsid w:val="005E0EAB"/>
    <w:rsid w:val="00620ABC"/>
    <w:rsid w:val="00642F22"/>
    <w:rsid w:val="006730E3"/>
    <w:rsid w:val="00673C04"/>
    <w:rsid w:val="006A0250"/>
    <w:rsid w:val="006B744D"/>
    <w:rsid w:val="006D6C8C"/>
    <w:rsid w:val="006E4A41"/>
    <w:rsid w:val="00704162"/>
    <w:rsid w:val="00744198"/>
    <w:rsid w:val="0076634C"/>
    <w:rsid w:val="00777F14"/>
    <w:rsid w:val="007B492F"/>
    <w:rsid w:val="007F2F28"/>
    <w:rsid w:val="007F5D8E"/>
    <w:rsid w:val="00811B1F"/>
    <w:rsid w:val="0081252C"/>
    <w:rsid w:val="00842085"/>
    <w:rsid w:val="00882758"/>
    <w:rsid w:val="0089445D"/>
    <w:rsid w:val="00897222"/>
    <w:rsid w:val="008D4594"/>
    <w:rsid w:val="008D5D68"/>
    <w:rsid w:val="008F2CB1"/>
    <w:rsid w:val="00906B3D"/>
    <w:rsid w:val="00924B59"/>
    <w:rsid w:val="0092707A"/>
    <w:rsid w:val="00933E80"/>
    <w:rsid w:val="00936437"/>
    <w:rsid w:val="00941D08"/>
    <w:rsid w:val="00950F4B"/>
    <w:rsid w:val="009531B7"/>
    <w:rsid w:val="009532D7"/>
    <w:rsid w:val="009546E6"/>
    <w:rsid w:val="0096524D"/>
    <w:rsid w:val="00981CF3"/>
    <w:rsid w:val="00986BB3"/>
    <w:rsid w:val="00994A8C"/>
    <w:rsid w:val="009A5B01"/>
    <w:rsid w:val="009B04E6"/>
    <w:rsid w:val="009C18DB"/>
    <w:rsid w:val="009C3A29"/>
    <w:rsid w:val="009E162A"/>
    <w:rsid w:val="009F5838"/>
    <w:rsid w:val="00A155EE"/>
    <w:rsid w:val="00A309E4"/>
    <w:rsid w:val="00A45BE0"/>
    <w:rsid w:val="00A5745A"/>
    <w:rsid w:val="00A705DE"/>
    <w:rsid w:val="00AB1A84"/>
    <w:rsid w:val="00AB6F39"/>
    <w:rsid w:val="00AD35EA"/>
    <w:rsid w:val="00AE642A"/>
    <w:rsid w:val="00B33388"/>
    <w:rsid w:val="00B6387B"/>
    <w:rsid w:val="00B74C5E"/>
    <w:rsid w:val="00B750C8"/>
    <w:rsid w:val="00B80C0E"/>
    <w:rsid w:val="00B9074B"/>
    <w:rsid w:val="00BD3681"/>
    <w:rsid w:val="00BD7AF3"/>
    <w:rsid w:val="00C16D2D"/>
    <w:rsid w:val="00C34A62"/>
    <w:rsid w:val="00C41698"/>
    <w:rsid w:val="00C54CD2"/>
    <w:rsid w:val="00C7236D"/>
    <w:rsid w:val="00C77072"/>
    <w:rsid w:val="00C873B9"/>
    <w:rsid w:val="00C96EEC"/>
    <w:rsid w:val="00CA37EE"/>
    <w:rsid w:val="00CE0D33"/>
    <w:rsid w:val="00CF18BC"/>
    <w:rsid w:val="00D0663A"/>
    <w:rsid w:val="00D12240"/>
    <w:rsid w:val="00D23470"/>
    <w:rsid w:val="00D25759"/>
    <w:rsid w:val="00D3706A"/>
    <w:rsid w:val="00D43AEA"/>
    <w:rsid w:val="00D549B6"/>
    <w:rsid w:val="00D678F5"/>
    <w:rsid w:val="00D914D3"/>
    <w:rsid w:val="00DA2407"/>
    <w:rsid w:val="00DB11F0"/>
    <w:rsid w:val="00DB2C6C"/>
    <w:rsid w:val="00DB5282"/>
    <w:rsid w:val="00DF08B1"/>
    <w:rsid w:val="00E026B9"/>
    <w:rsid w:val="00E127A8"/>
    <w:rsid w:val="00E21BAC"/>
    <w:rsid w:val="00E425B6"/>
    <w:rsid w:val="00E532E4"/>
    <w:rsid w:val="00E64849"/>
    <w:rsid w:val="00E72C6C"/>
    <w:rsid w:val="00E775A5"/>
    <w:rsid w:val="00E77EFF"/>
    <w:rsid w:val="00E87169"/>
    <w:rsid w:val="00E90950"/>
    <w:rsid w:val="00EA6578"/>
    <w:rsid w:val="00EF67BA"/>
    <w:rsid w:val="00F02726"/>
    <w:rsid w:val="00F12DD0"/>
    <w:rsid w:val="00F23A45"/>
    <w:rsid w:val="00F50D48"/>
    <w:rsid w:val="00F53738"/>
    <w:rsid w:val="00F53F52"/>
    <w:rsid w:val="00F55D22"/>
    <w:rsid w:val="00F77628"/>
    <w:rsid w:val="00F95E25"/>
    <w:rsid w:val="00FB1FE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3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81B13"/>
  </w:style>
  <w:style w:type="paragraph" w:styleId="Heading1">
    <w:name w:val="heading 1"/>
    <w:basedOn w:val="Normal"/>
    <w:link w:val="Heading1Char"/>
    <w:uiPriority w:val="9"/>
    <w:qFormat/>
    <w:rsid w:val="00AB1A8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3643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D43AE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549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49B6"/>
  </w:style>
  <w:style w:type="paragraph" w:styleId="Footer">
    <w:name w:val="footer"/>
    <w:basedOn w:val="Normal"/>
    <w:link w:val="FooterChar"/>
    <w:uiPriority w:val="99"/>
    <w:unhideWhenUsed/>
    <w:rsid w:val="00D549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49B6"/>
  </w:style>
  <w:style w:type="paragraph" w:customStyle="1" w:styleId="EndNoteBibliographyTitle">
    <w:name w:val="EndNote Bibliography Title"/>
    <w:basedOn w:val="Normal"/>
    <w:link w:val="EndNoteBibliographyTitleChar"/>
    <w:rsid w:val="00AB1A84"/>
    <w:pPr>
      <w:framePr w:hSpace="180" w:wrap="around" w:vAnchor="page" w:hAnchor="margin" w:xAlign="center" w:y="3251"/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1A8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1A84"/>
    <w:pPr>
      <w:framePr w:hSpace="180" w:wrap="around" w:vAnchor="page" w:hAnchor="margin" w:xAlign="center" w:y="3251"/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1A84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B1A84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B1A84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lfld-title">
    <w:name w:val="hlfld-title"/>
    <w:basedOn w:val="DefaultParagraphFont"/>
    <w:rsid w:val="00AB1A84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50734"/>
    <w:rPr>
      <w:color w:val="808080"/>
      <w:shd w:val="clear" w:color="auto" w:fill="E6E6E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8756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7</Pages>
  <Words>2388</Words>
  <Characters>13614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PM</Company>
  <LinksUpToDate>false</LinksUpToDate>
  <CharactersWithSpaces>159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ta Shankar</dc:creator>
  <cp:keywords/>
  <dc:description/>
  <cp:lastModifiedBy>jata.shankar</cp:lastModifiedBy>
  <cp:revision>31</cp:revision>
  <cp:lastPrinted>2017-10-10T09:34:00Z</cp:lastPrinted>
  <dcterms:created xsi:type="dcterms:W3CDTF">2017-10-10T09:22:00Z</dcterms:created>
  <dcterms:modified xsi:type="dcterms:W3CDTF">2019-01-10T11:22:00Z</dcterms:modified>
</cp:coreProperties>
</file>